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9D71FB0" w14:textId="63BCAC8E" w:rsidR="00E46EA1" w:rsidRPr="00127CCA" w:rsidRDefault="00E46EA1" w:rsidP="00E46EA1">
      <w:pPr>
        <w:spacing w:after="0" w:line="360" w:lineRule="auto"/>
        <w:jc w:val="center"/>
        <w:rPr>
          <w:b/>
          <w:sz w:val="32"/>
          <w:szCs w:val="32"/>
        </w:rPr>
      </w:pPr>
      <w:r w:rsidRPr="00127CCA">
        <w:rPr>
          <w:b/>
          <w:sz w:val="32"/>
          <w:szCs w:val="32"/>
        </w:rPr>
        <w:t>Supporting Information</w:t>
      </w:r>
    </w:p>
    <w:p w14:paraId="5834B9F9" w14:textId="1387A4E9" w:rsidR="00E46EA1" w:rsidRPr="00127CCA" w:rsidRDefault="00E46EA1" w:rsidP="00E46EA1">
      <w:pPr>
        <w:spacing w:after="0" w:line="360" w:lineRule="auto"/>
        <w:jc w:val="center"/>
        <w:rPr>
          <w:b/>
          <w:sz w:val="32"/>
          <w:szCs w:val="32"/>
        </w:rPr>
      </w:pPr>
      <w:r w:rsidRPr="00127CCA">
        <w:rPr>
          <w:b/>
          <w:sz w:val="32"/>
          <w:szCs w:val="32"/>
        </w:rPr>
        <w:t>of</w:t>
      </w:r>
    </w:p>
    <w:p w14:paraId="5328CC1E" w14:textId="77777777" w:rsidR="00B54871" w:rsidRPr="00127CCA" w:rsidRDefault="00B54871" w:rsidP="00B54871">
      <w:pPr>
        <w:spacing w:after="0" w:line="360" w:lineRule="auto"/>
        <w:jc w:val="center"/>
        <w:rPr>
          <w:b/>
          <w:sz w:val="32"/>
          <w:szCs w:val="32"/>
        </w:rPr>
      </w:pPr>
      <w:r w:rsidRPr="00127CCA">
        <w:rPr>
          <w:b/>
          <w:sz w:val="32"/>
          <w:szCs w:val="32"/>
        </w:rPr>
        <w:t xml:space="preserve">Modelling Solvent Effects and Convergence of </w:t>
      </w:r>
      <w:r w:rsidRPr="00127CCA">
        <w:rPr>
          <w:b/>
          <w:sz w:val="32"/>
          <w:szCs w:val="32"/>
          <w:vertAlign w:val="superscript"/>
        </w:rPr>
        <w:t>31</w:t>
      </w:r>
      <w:r w:rsidRPr="00127CCA">
        <w:rPr>
          <w:b/>
          <w:sz w:val="32"/>
          <w:szCs w:val="32"/>
        </w:rPr>
        <w:t>P-NMR Shielding Calculations with COBRAMM</w:t>
      </w:r>
    </w:p>
    <w:p w14:paraId="1225821C" w14:textId="77777777" w:rsidR="004709AB" w:rsidRPr="00127CCA" w:rsidRDefault="004709AB" w:rsidP="004709AB">
      <w:pPr>
        <w:spacing w:after="0" w:line="360" w:lineRule="auto"/>
        <w:jc w:val="both"/>
        <w:rPr>
          <w:lang w:val="en-US"/>
        </w:rPr>
      </w:pPr>
    </w:p>
    <w:p w14:paraId="20DA6601" w14:textId="4D2BDC21" w:rsidR="004709AB" w:rsidRPr="00127CCA" w:rsidRDefault="004709AB" w:rsidP="004709AB">
      <w:pPr>
        <w:spacing w:after="0" w:line="360" w:lineRule="auto"/>
        <w:jc w:val="both"/>
        <w:rPr>
          <w:vertAlign w:val="superscript"/>
          <w:lang w:val="it-IT"/>
        </w:rPr>
      </w:pPr>
      <w:r w:rsidRPr="00127CCA">
        <w:rPr>
          <w:lang w:val="it-IT"/>
        </w:rPr>
        <w:t>Francesco Calcagno,</w:t>
      </w:r>
      <w:r w:rsidRPr="00127CCA">
        <w:rPr>
          <w:vertAlign w:val="superscript"/>
          <w:lang w:val="it-IT"/>
        </w:rPr>
        <w:t>1,2</w:t>
      </w:r>
      <w:r w:rsidRPr="00127CCA">
        <w:rPr>
          <w:lang w:val="it-IT"/>
        </w:rPr>
        <w:t xml:space="preserve"> Boris Maryasin,</w:t>
      </w:r>
      <w:r w:rsidRPr="00127CCA">
        <w:rPr>
          <w:vertAlign w:val="superscript"/>
          <w:lang w:val="it-IT"/>
        </w:rPr>
        <w:t>3,4</w:t>
      </w:r>
      <w:r w:rsidRPr="00127CCA">
        <w:rPr>
          <w:lang w:val="it-IT"/>
        </w:rPr>
        <w:t xml:space="preserve"> Marco Garavelli,*</w:t>
      </w:r>
      <w:r w:rsidRPr="00127CCA">
        <w:rPr>
          <w:vertAlign w:val="superscript"/>
          <w:lang w:val="it-IT"/>
        </w:rPr>
        <w:t>1</w:t>
      </w:r>
      <w:r w:rsidRPr="00127CCA">
        <w:rPr>
          <w:lang w:val="it-IT"/>
        </w:rPr>
        <w:t xml:space="preserve"> Davide Avagliano*</w:t>
      </w:r>
      <w:r w:rsidRPr="00127CCA">
        <w:rPr>
          <w:vertAlign w:val="superscript"/>
          <w:lang w:val="it-IT"/>
        </w:rPr>
        <w:t>1</w:t>
      </w:r>
      <w:r w:rsidRPr="00127CCA">
        <w:rPr>
          <w:lang w:val="it-IT"/>
        </w:rPr>
        <w:t xml:space="preserve"> and Ivan Rivalta.*</w:t>
      </w:r>
      <w:r w:rsidRPr="00127CCA">
        <w:rPr>
          <w:vertAlign w:val="superscript"/>
          <w:lang w:val="it-IT"/>
        </w:rPr>
        <w:t>1,2</w:t>
      </w:r>
      <w:r w:rsidR="00127CCA" w:rsidRPr="00127CCA">
        <w:rPr>
          <w:vertAlign w:val="superscript"/>
          <w:lang w:val="it-IT"/>
        </w:rPr>
        <w:t>,5</w:t>
      </w:r>
    </w:p>
    <w:p w14:paraId="7587FAB8" w14:textId="77777777" w:rsidR="004709AB" w:rsidRPr="00127CCA" w:rsidRDefault="004709AB" w:rsidP="004709AB">
      <w:pPr>
        <w:spacing w:after="0" w:line="360" w:lineRule="auto"/>
        <w:jc w:val="both"/>
        <w:rPr>
          <w:vertAlign w:val="superscript"/>
          <w:lang w:val="it-IT"/>
        </w:rPr>
      </w:pPr>
    </w:p>
    <w:p w14:paraId="7CAA542F" w14:textId="77777777" w:rsidR="004709AB" w:rsidRPr="00127CCA" w:rsidRDefault="004709AB" w:rsidP="004709AB">
      <w:pPr>
        <w:spacing w:after="0" w:line="360" w:lineRule="auto"/>
        <w:jc w:val="both"/>
        <w:rPr>
          <w:rFonts w:eastAsia="Times New Roman"/>
          <w:sz w:val="20"/>
          <w:szCs w:val="20"/>
          <w:lang w:val="it-IT"/>
        </w:rPr>
      </w:pPr>
      <w:r w:rsidRPr="00127CCA">
        <w:rPr>
          <w:sz w:val="20"/>
          <w:szCs w:val="20"/>
          <w:vertAlign w:val="superscript"/>
          <w:lang w:val="it-IT"/>
        </w:rPr>
        <w:t>1</w:t>
      </w:r>
      <w:r w:rsidRPr="00127CCA">
        <w:rPr>
          <w:rFonts w:eastAsia="Times New Roman"/>
          <w:iCs/>
          <w:sz w:val="20"/>
          <w:szCs w:val="20"/>
          <w:lang w:val="it-IT"/>
        </w:rPr>
        <w:t xml:space="preserve"> Department of Industrial Chemistry “Toso Montanari”, University of Bologna, viale Risorgimento 4 40136 Bologna, Italy.</w:t>
      </w:r>
    </w:p>
    <w:p w14:paraId="2D6C8C48" w14:textId="77777777" w:rsidR="004709AB" w:rsidRPr="00127CCA" w:rsidRDefault="004709AB" w:rsidP="004709AB">
      <w:pPr>
        <w:spacing w:after="0" w:line="360" w:lineRule="auto"/>
        <w:jc w:val="both"/>
        <w:rPr>
          <w:rFonts w:eastAsia="Times New Roman"/>
          <w:sz w:val="20"/>
          <w:szCs w:val="20"/>
          <w:lang w:val="it-IT"/>
        </w:rPr>
      </w:pPr>
      <w:r w:rsidRPr="00127CCA">
        <w:rPr>
          <w:sz w:val="20"/>
          <w:szCs w:val="20"/>
          <w:vertAlign w:val="superscript"/>
          <w:lang w:val="it-IT"/>
        </w:rPr>
        <w:t>2</w:t>
      </w:r>
      <w:r w:rsidRPr="00127CCA">
        <w:rPr>
          <w:rFonts w:eastAsia="Times New Roman"/>
          <w:iCs/>
          <w:sz w:val="20"/>
          <w:szCs w:val="20"/>
          <w:lang w:val="it-IT"/>
        </w:rPr>
        <w:t xml:space="preserve"> Center for Chemical Catalysis – C3, University of Bologna, viale Risorgimento 4 40136 Bologna, Italy.</w:t>
      </w:r>
    </w:p>
    <w:p w14:paraId="384E6DB7" w14:textId="77777777" w:rsidR="004709AB" w:rsidRPr="00127CCA" w:rsidRDefault="004709AB" w:rsidP="004709AB">
      <w:pPr>
        <w:spacing w:after="0" w:line="360" w:lineRule="auto"/>
        <w:jc w:val="both"/>
        <w:rPr>
          <w:sz w:val="20"/>
          <w:szCs w:val="20"/>
        </w:rPr>
      </w:pPr>
      <w:r w:rsidRPr="00127CCA">
        <w:rPr>
          <w:sz w:val="20"/>
          <w:szCs w:val="20"/>
          <w:vertAlign w:val="superscript"/>
        </w:rPr>
        <w:t>3</w:t>
      </w:r>
      <w:r w:rsidRPr="00127CCA">
        <w:rPr>
          <w:sz w:val="20"/>
          <w:szCs w:val="20"/>
        </w:rPr>
        <w:t xml:space="preserve"> Institute of Organic Chemistry, University of Vienna, Währinger Strasse 38, 1090 Vienna, Austria.</w:t>
      </w:r>
    </w:p>
    <w:p w14:paraId="33D3CADD" w14:textId="77777777" w:rsidR="004709AB" w:rsidRPr="00127CCA" w:rsidRDefault="004709AB" w:rsidP="004709AB">
      <w:pPr>
        <w:spacing w:after="0" w:line="360" w:lineRule="auto"/>
        <w:jc w:val="both"/>
        <w:rPr>
          <w:sz w:val="20"/>
          <w:szCs w:val="20"/>
        </w:rPr>
      </w:pPr>
      <w:r w:rsidRPr="00127CCA">
        <w:rPr>
          <w:sz w:val="20"/>
          <w:szCs w:val="20"/>
          <w:vertAlign w:val="superscript"/>
        </w:rPr>
        <w:t>4</w:t>
      </w:r>
      <w:r w:rsidRPr="00127CCA">
        <w:rPr>
          <w:sz w:val="20"/>
          <w:szCs w:val="20"/>
        </w:rPr>
        <w:t xml:space="preserve"> Institute of Theoretical Chemistry, University of Vienna, Währinger Strasse 17, 1090 Vienna, Austria.</w:t>
      </w:r>
    </w:p>
    <w:p w14:paraId="26A8B6EE" w14:textId="77777777" w:rsidR="00127CCA" w:rsidRPr="00127CCA" w:rsidRDefault="00127CCA" w:rsidP="00127CCA">
      <w:pPr>
        <w:spacing w:after="0" w:line="360" w:lineRule="auto"/>
        <w:jc w:val="both"/>
        <w:rPr>
          <w:sz w:val="20"/>
          <w:szCs w:val="20"/>
          <w:lang w:val="fr-FR"/>
        </w:rPr>
      </w:pPr>
      <w:r w:rsidRPr="00127CCA">
        <w:rPr>
          <w:sz w:val="20"/>
          <w:szCs w:val="20"/>
          <w:vertAlign w:val="superscript"/>
          <w:lang w:val="fr-FR"/>
        </w:rPr>
        <w:t>5</w:t>
      </w:r>
      <w:r w:rsidRPr="00127CCA">
        <w:rPr>
          <w:sz w:val="20"/>
          <w:szCs w:val="20"/>
          <w:lang w:val="fr-FR"/>
        </w:rPr>
        <w:t xml:space="preserve"> ENSL, CNRS, Laboratoire de Chimie UMR 5182, 46 Allée d'Italie, 69364 Lyon France.</w:t>
      </w:r>
    </w:p>
    <w:p w14:paraId="7FA5741B" w14:textId="6E43D13F" w:rsidR="00F756AA" w:rsidRDefault="00F756AA" w:rsidP="003749C1">
      <w:pPr>
        <w:spacing w:after="0" w:line="360" w:lineRule="auto"/>
        <w:jc w:val="both"/>
        <w:rPr>
          <w:b/>
          <w:lang w:val="fr-FR"/>
        </w:rPr>
      </w:pPr>
    </w:p>
    <w:p w14:paraId="3ABF5613" w14:textId="5955D7DD" w:rsidR="000C601C" w:rsidRDefault="000C601C" w:rsidP="003749C1">
      <w:pPr>
        <w:spacing w:after="0" w:line="360" w:lineRule="auto"/>
        <w:jc w:val="both"/>
        <w:rPr>
          <w:b/>
          <w:lang w:val="fr-FR"/>
        </w:rPr>
      </w:pPr>
    </w:p>
    <w:p w14:paraId="4D4725A2" w14:textId="77777777" w:rsidR="000C601C" w:rsidRPr="00127CCA" w:rsidRDefault="000C601C" w:rsidP="003749C1">
      <w:pPr>
        <w:spacing w:after="0" w:line="360" w:lineRule="auto"/>
        <w:jc w:val="both"/>
        <w:rPr>
          <w:b/>
          <w:lang w:val="fr-FR"/>
        </w:rPr>
      </w:pPr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  <w:lang w:val="it-IT" w:eastAsia="en-US"/>
        </w:rPr>
        <w:id w:val="208417994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BAB2C01" w14:textId="0C792BC6" w:rsidR="000C601C" w:rsidRPr="000C601C" w:rsidRDefault="000C601C" w:rsidP="000C601C">
          <w:pPr>
            <w:pStyle w:val="Titolosommario"/>
            <w:spacing w:before="0"/>
            <w:rPr>
              <w:rFonts w:ascii="Times New Roman" w:hAnsi="Times New Roman" w:cs="Times New Roman"/>
              <w:b/>
              <w:color w:val="auto"/>
              <w:sz w:val="24"/>
              <w:szCs w:val="24"/>
            </w:rPr>
          </w:pPr>
          <w:proofErr w:type="spellStart"/>
          <w:r w:rsidRPr="000C601C">
            <w:rPr>
              <w:rFonts w:ascii="Times New Roman" w:hAnsi="Times New Roman" w:cs="Times New Roman"/>
              <w:b/>
              <w:color w:val="auto"/>
              <w:sz w:val="24"/>
              <w:szCs w:val="24"/>
              <w:lang w:val="it-IT"/>
            </w:rPr>
            <w:t>Table</w:t>
          </w:r>
          <w:proofErr w:type="spellEnd"/>
          <w:r w:rsidRPr="000C601C">
            <w:rPr>
              <w:rFonts w:ascii="Times New Roman" w:hAnsi="Times New Roman" w:cs="Times New Roman"/>
              <w:b/>
              <w:color w:val="auto"/>
              <w:sz w:val="24"/>
              <w:szCs w:val="24"/>
              <w:lang w:val="it-IT"/>
            </w:rPr>
            <w:t xml:space="preserve"> of </w:t>
          </w:r>
          <w:proofErr w:type="spellStart"/>
          <w:r w:rsidRPr="000C601C">
            <w:rPr>
              <w:rFonts w:ascii="Times New Roman" w:hAnsi="Times New Roman" w:cs="Times New Roman"/>
              <w:b/>
              <w:color w:val="auto"/>
              <w:sz w:val="24"/>
              <w:szCs w:val="24"/>
              <w:lang w:val="it-IT"/>
            </w:rPr>
            <w:t>contents</w:t>
          </w:r>
          <w:proofErr w:type="spellEnd"/>
        </w:p>
        <w:p w14:paraId="02AE141A" w14:textId="6CB4B713" w:rsidR="000C601C" w:rsidRDefault="000C601C">
          <w:pPr>
            <w:pStyle w:val="Sommario1"/>
            <w:tabs>
              <w:tab w:val="right" w:leader="dot" w:pos="9628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52748028" w:history="1">
            <w:r w:rsidRPr="00BF0112">
              <w:rPr>
                <w:rStyle w:val="Collegamentoipertestuale"/>
                <w:noProof/>
              </w:rPr>
              <w:t>1. NMR Spectra</w:t>
            </w:r>
            <w:r>
              <w:rPr>
                <w:noProof/>
                <w:webHidden/>
              </w:rPr>
              <w:tab/>
              <w:t>S</w:t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27480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45CEE8" w14:textId="6BE036CE" w:rsidR="000C601C" w:rsidRDefault="000C601C">
          <w:pPr>
            <w:pStyle w:val="Sommario1"/>
            <w:tabs>
              <w:tab w:val="right" w:leader="dot" w:pos="9628"/>
            </w:tabs>
            <w:rPr>
              <w:noProof/>
            </w:rPr>
          </w:pPr>
          <w:hyperlink w:anchor="_Toc152748029" w:history="1">
            <w:r w:rsidRPr="00BF0112">
              <w:rPr>
                <w:rStyle w:val="Collegamentoipertestuale"/>
                <w:noProof/>
              </w:rPr>
              <w:t>2. Conformational study for SolM1, SolM2 and SolM3</w:t>
            </w:r>
            <w:r>
              <w:rPr>
                <w:noProof/>
                <w:webHidden/>
              </w:rPr>
              <w:tab/>
              <w:t>S</w:t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27480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1F9397" w14:textId="13A3740D" w:rsidR="000C601C" w:rsidRDefault="000C601C">
          <w:pPr>
            <w:pStyle w:val="Sommario1"/>
            <w:tabs>
              <w:tab w:val="right" w:leader="dot" w:pos="9628"/>
            </w:tabs>
            <w:rPr>
              <w:noProof/>
            </w:rPr>
          </w:pPr>
          <w:hyperlink w:anchor="_Toc152748030" w:history="1">
            <w:r w:rsidRPr="00BF0112">
              <w:rPr>
                <w:rStyle w:val="Collegamentoipertestuale"/>
                <w:noProof/>
              </w:rPr>
              <w:t>3. Geometrical effect of QM/MM optimization</w:t>
            </w:r>
            <w:r>
              <w:rPr>
                <w:noProof/>
                <w:webHidden/>
              </w:rPr>
              <w:tab/>
              <w:t>S</w:t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27480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6DFBA0" w14:textId="00A7C9E7" w:rsidR="000C601C" w:rsidRDefault="000C601C">
          <w:pPr>
            <w:pStyle w:val="Sommario1"/>
            <w:tabs>
              <w:tab w:val="right" w:leader="dot" w:pos="9628"/>
            </w:tabs>
            <w:rPr>
              <w:noProof/>
            </w:rPr>
          </w:pPr>
          <w:hyperlink w:anchor="_Toc152748031" w:history="1">
            <w:r w:rsidRPr="00BF0112">
              <w:rPr>
                <w:rStyle w:val="Collegamentoipertestuale"/>
                <w:noProof/>
              </w:rPr>
              <w:t>4. Convergence investigations</w:t>
            </w:r>
            <w:r>
              <w:rPr>
                <w:noProof/>
                <w:webHidden/>
              </w:rPr>
              <w:tab/>
              <w:t>S</w:t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27480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5ACEAA" w14:textId="3FF958B8" w:rsidR="000C601C" w:rsidRDefault="000C601C">
          <w:pPr>
            <w:pStyle w:val="Sommario1"/>
            <w:tabs>
              <w:tab w:val="right" w:leader="dot" w:pos="9628"/>
            </w:tabs>
            <w:rPr>
              <w:noProof/>
            </w:rPr>
          </w:pPr>
          <w:hyperlink w:anchor="_Toc152748032" w:history="1">
            <w:r w:rsidRPr="00BF0112">
              <w:rPr>
                <w:rStyle w:val="Collegamentoipertestuale"/>
                <w:noProof/>
              </w:rPr>
              <w:t>5. Cartesian coordinates</w:t>
            </w:r>
            <w:r>
              <w:rPr>
                <w:noProof/>
                <w:webHidden/>
              </w:rPr>
              <w:tab/>
              <w:t>S</w:t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27480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B729AB" w14:textId="5BCD4E5B" w:rsidR="000C601C" w:rsidRDefault="000C601C">
          <w:pPr>
            <w:pStyle w:val="Sommario1"/>
            <w:tabs>
              <w:tab w:val="right" w:leader="dot" w:pos="9628"/>
            </w:tabs>
            <w:rPr>
              <w:noProof/>
            </w:rPr>
          </w:pPr>
          <w:hyperlink w:anchor="_Toc152748033" w:history="1">
            <w:r w:rsidRPr="00BF0112">
              <w:rPr>
                <w:rStyle w:val="Collegamentoipertestuale"/>
                <w:noProof/>
              </w:rPr>
              <w:t>6. Local references</w:t>
            </w:r>
            <w:r>
              <w:rPr>
                <w:noProof/>
                <w:webHidden/>
              </w:rPr>
              <w:tab/>
              <w:t>S</w:t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27480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C3EE58" w14:textId="6170CD9E" w:rsidR="000C601C" w:rsidRDefault="000C601C">
          <w:r>
            <w:rPr>
              <w:b/>
              <w:bCs/>
              <w:lang w:val="it-IT"/>
            </w:rPr>
            <w:fldChar w:fldCharType="end"/>
          </w:r>
        </w:p>
      </w:sdtContent>
    </w:sdt>
    <w:p w14:paraId="74B7891F" w14:textId="43FD20D9" w:rsidR="003749C1" w:rsidRPr="00127CCA" w:rsidRDefault="003749C1" w:rsidP="003749C1">
      <w:pPr>
        <w:spacing w:after="0" w:line="360" w:lineRule="auto"/>
        <w:jc w:val="both"/>
        <w:rPr>
          <w:b/>
        </w:rPr>
      </w:pPr>
    </w:p>
    <w:p w14:paraId="60E1F2E8" w14:textId="57309276" w:rsidR="004709AB" w:rsidRPr="00127CCA" w:rsidRDefault="004709AB" w:rsidP="003749C1">
      <w:pPr>
        <w:spacing w:after="0" w:line="360" w:lineRule="auto"/>
        <w:jc w:val="both"/>
        <w:rPr>
          <w:b/>
        </w:rPr>
      </w:pPr>
    </w:p>
    <w:p w14:paraId="7D6F8D15" w14:textId="3B846520" w:rsidR="004709AB" w:rsidRPr="00127CCA" w:rsidRDefault="004709AB" w:rsidP="003749C1">
      <w:pPr>
        <w:spacing w:after="0" w:line="360" w:lineRule="auto"/>
        <w:jc w:val="both"/>
        <w:rPr>
          <w:b/>
        </w:rPr>
      </w:pPr>
    </w:p>
    <w:p w14:paraId="61285843" w14:textId="63CEE1CC" w:rsidR="004709AB" w:rsidRPr="00127CCA" w:rsidRDefault="004709AB" w:rsidP="003749C1">
      <w:pPr>
        <w:spacing w:after="0" w:line="360" w:lineRule="auto"/>
        <w:jc w:val="both"/>
        <w:rPr>
          <w:b/>
        </w:rPr>
      </w:pPr>
    </w:p>
    <w:p w14:paraId="12B938B0" w14:textId="66C068CA" w:rsidR="004709AB" w:rsidRPr="00127CCA" w:rsidRDefault="004709AB" w:rsidP="003749C1">
      <w:pPr>
        <w:spacing w:after="0" w:line="360" w:lineRule="auto"/>
        <w:jc w:val="both"/>
        <w:rPr>
          <w:b/>
        </w:rPr>
      </w:pPr>
    </w:p>
    <w:p w14:paraId="7E80F7B4" w14:textId="34ABAAEE" w:rsidR="004709AB" w:rsidRPr="00127CCA" w:rsidRDefault="004709AB" w:rsidP="003749C1">
      <w:pPr>
        <w:spacing w:after="0" w:line="360" w:lineRule="auto"/>
        <w:jc w:val="both"/>
        <w:rPr>
          <w:b/>
        </w:rPr>
      </w:pPr>
    </w:p>
    <w:p w14:paraId="38C92DB9" w14:textId="18EBF411" w:rsidR="004709AB" w:rsidRPr="00127CCA" w:rsidRDefault="004709AB" w:rsidP="003749C1">
      <w:pPr>
        <w:spacing w:after="0" w:line="360" w:lineRule="auto"/>
        <w:jc w:val="both"/>
        <w:rPr>
          <w:b/>
        </w:rPr>
      </w:pPr>
    </w:p>
    <w:p w14:paraId="2EFEEC32" w14:textId="04B8009A" w:rsidR="004709AB" w:rsidRPr="00127CCA" w:rsidRDefault="004709AB" w:rsidP="003749C1">
      <w:pPr>
        <w:spacing w:after="0" w:line="360" w:lineRule="auto"/>
        <w:jc w:val="both"/>
        <w:rPr>
          <w:b/>
        </w:rPr>
      </w:pPr>
    </w:p>
    <w:p w14:paraId="21FBBD88" w14:textId="51A2DCFA" w:rsidR="004709AB" w:rsidRPr="00127CCA" w:rsidRDefault="004709AB" w:rsidP="003749C1">
      <w:pPr>
        <w:spacing w:after="0" w:line="360" w:lineRule="auto"/>
        <w:jc w:val="both"/>
        <w:rPr>
          <w:b/>
        </w:rPr>
      </w:pPr>
    </w:p>
    <w:p w14:paraId="7004431A" w14:textId="6E8F25F1" w:rsidR="004709AB" w:rsidRPr="00127CCA" w:rsidRDefault="004709AB" w:rsidP="003749C1">
      <w:pPr>
        <w:spacing w:after="0" w:line="360" w:lineRule="auto"/>
        <w:jc w:val="both"/>
        <w:rPr>
          <w:b/>
        </w:rPr>
      </w:pPr>
    </w:p>
    <w:p w14:paraId="04AF852B" w14:textId="5C94646A" w:rsidR="004709AB" w:rsidRPr="00127CCA" w:rsidRDefault="004709AB" w:rsidP="003749C1">
      <w:pPr>
        <w:spacing w:after="0" w:line="360" w:lineRule="auto"/>
        <w:jc w:val="both"/>
        <w:rPr>
          <w:b/>
        </w:rPr>
      </w:pPr>
    </w:p>
    <w:p w14:paraId="43DD0D46" w14:textId="12531D4F" w:rsidR="004709AB" w:rsidRPr="00127CCA" w:rsidRDefault="004709AB" w:rsidP="003749C1">
      <w:pPr>
        <w:spacing w:after="0" w:line="360" w:lineRule="auto"/>
        <w:jc w:val="both"/>
        <w:rPr>
          <w:b/>
        </w:rPr>
      </w:pPr>
    </w:p>
    <w:p w14:paraId="67CF4BD0" w14:textId="4021EE2A" w:rsidR="00E834C2" w:rsidRPr="000C601C" w:rsidRDefault="003749C1" w:rsidP="000C601C">
      <w:pPr>
        <w:pStyle w:val="Titolo1"/>
      </w:pPr>
      <w:bookmarkStart w:id="0" w:name="_Toc152748028"/>
      <w:r w:rsidRPr="000C601C">
        <w:t xml:space="preserve">1. </w:t>
      </w:r>
      <w:r w:rsidR="00E834C2" w:rsidRPr="000C601C">
        <w:t>NMR Spectra</w:t>
      </w:r>
      <w:bookmarkEnd w:id="0"/>
    </w:p>
    <w:p w14:paraId="70CE8EA8" w14:textId="77777777" w:rsidR="00875780" w:rsidRPr="00127CCA" w:rsidRDefault="00875780" w:rsidP="003749C1">
      <w:pPr>
        <w:keepNext/>
        <w:spacing w:after="0" w:line="360" w:lineRule="auto"/>
        <w:jc w:val="both"/>
      </w:pPr>
      <w:r w:rsidRPr="00127CCA">
        <w:rPr>
          <w:noProof/>
        </w:rPr>
        <w:drawing>
          <wp:inline distT="0" distB="0" distL="0" distR="0" wp14:anchorId="6C4F4FBB" wp14:editId="18136935">
            <wp:extent cx="4253346" cy="2968067"/>
            <wp:effectExtent l="0" t="0" r="0" b="3810"/>
            <wp:docPr id="6" name="Immagin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7090" cy="29846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EDEA71" w14:textId="607010CA" w:rsidR="003749C1" w:rsidRPr="00127CCA" w:rsidRDefault="00875780" w:rsidP="003749C1">
      <w:pPr>
        <w:pStyle w:val="Didascalia"/>
        <w:spacing w:after="0" w:line="360" w:lineRule="auto"/>
        <w:jc w:val="both"/>
        <w:rPr>
          <w:i w:val="0"/>
          <w:color w:val="auto"/>
        </w:rPr>
      </w:pPr>
      <w:r w:rsidRPr="00127CCA">
        <w:rPr>
          <w:i w:val="0"/>
          <w:color w:val="auto"/>
        </w:rPr>
        <w:t xml:space="preserve">Figure </w:t>
      </w:r>
      <w:r w:rsidR="00BA4D37" w:rsidRPr="00127CCA">
        <w:rPr>
          <w:i w:val="0"/>
          <w:color w:val="auto"/>
        </w:rPr>
        <w:t>S</w:t>
      </w:r>
      <w:r w:rsidRPr="00127CCA">
        <w:rPr>
          <w:i w:val="0"/>
          <w:color w:val="auto"/>
        </w:rPr>
        <w:fldChar w:fldCharType="begin"/>
      </w:r>
      <w:r w:rsidRPr="00127CCA">
        <w:rPr>
          <w:i w:val="0"/>
          <w:color w:val="auto"/>
        </w:rPr>
        <w:instrText xml:space="preserve"> SEQ Figure \* ARABIC </w:instrText>
      </w:r>
      <w:r w:rsidRPr="00127CCA">
        <w:rPr>
          <w:i w:val="0"/>
          <w:color w:val="auto"/>
        </w:rPr>
        <w:fldChar w:fldCharType="separate"/>
      </w:r>
      <w:r w:rsidR="00EF4445" w:rsidRPr="00127CCA">
        <w:rPr>
          <w:i w:val="0"/>
          <w:noProof/>
          <w:color w:val="auto"/>
        </w:rPr>
        <w:t>1</w:t>
      </w:r>
      <w:r w:rsidRPr="00127CCA">
        <w:rPr>
          <w:i w:val="0"/>
          <w:color w:val="auto"/>
        </w:rPr>
        <w:fldChar w:fldCharType="end"/>
      </w:r>
      <w:r w:rsidRPr="00127CCA">
        <w:rPr>
          <w:i w:val="0"/>
          <w:color w:val="auto"/>
        </w:rPr>
        <w:t xml:space="preserve">. </w:t>
      </w:r>
      <w:r w:rsidRPr="00127CCA">
        <w:rPr>
          <w:i w:val="0"/>
          <w:color w:val="auto"/>
          <w:vertAlign w:val="superscript"/>
        </w:rPr>
        <w:t>31</w:t>
      </w:r>
      <w:r w:rsidRPr="00127CCA">
        <w:rPr>
          <w:i w:val="0"/>
          <w:color w:val="auto"/>
        </w:rPr>
        <w:t xml:space="preserve">P NMR spectra </w:t>
      </w:r>
      <w:r w:rsidR="003749C1" w:rsidRPr="00127CCA">
        <w:rPr>
          <w:i w:val="0"/>
          <w:color w:val="auto"/>
        </w:rPr>
        <w:t>of triphenylphosphine oxide (</w:t>
      </w:r>
      <w:r w:rsidR="003749C1" w:rsidRPr="00127CCA">
        <w:rPr>
          <w:b/>
          <w:i w:val="0"/>
          <w:color w:val="auto"/>
        </w:rPr>
        <w:t>1</w:t>
      </w:r>
      <w:r w:rsidR="003749C1" w:rsidRPr="00127CCA">
        <w:rPr>
          <w:i w:val="0"/>
          <w:color w:val="auto"/>
        </w:rPr>
        <w:t>) recorded in CDCl</w:t>
      </w:r>
      <w:r w:rsidR="003749C1" w:rsidRPr="00127CCA">
        <w:rPr>
          <w:i w:val="0"/>
          <w:color w:val="auto"/>
          <w:vertAlign w:val="subscript"/>
        </w:rPr>
        <w:t>3</w:t>
      </w:r>
      <w:r w:rsidR="003749C1" w:rsidRPr="00127CCA">
        <w:rPr>
          <w:i w:val="0"/>
          <w:color w:val="auto"/>
        </w:rPr>
        <w:t>.</w:t>
      </w:r>
    </w:p>
    <w:p w14:paraId="3F43B945" w14:textId="414D2E16" w:rsidR="00875780" w:rsidRPr="00127CCA" w:rsidRDefault="00875780" w:rsidP="003749C1">
      <w:pPr>
        <w:pStyle w:val="Didascalia"/>
        <w:spacing w:after="0" w:line="360" w:lineRule="auto"/>
        <w:jc w:val="both"/>
        <w:rPr>
          <w:i w:val="0"/>
          <w:color w:val="auto"/>
        </w:rPr>
      </w:pPr>
    </w:p>
    <w:p w14:paraId="341B7442" w14:textId="77777777" w:rsidR="00875780" w:rsidRPr="00127CCA" w:rsidRDefault="00875780" w:rsidP="003749C1">
      <w:pPr>
        <w:keepNext/>
        <w:spacing w:after="0" w:line="360" w:lineRule="auto"/>
        <w:jc w:val="both"/>
      </w:pPr>
      <w:r w:rsidRPr="00127CCA">
        <w:rPr>
          <w:noProof/>
        </w:rPr>
        <w:drawing>
          <wp:inline distT="0" distB="0" distL="0" distR="0" wp14:anchorId="2B1CF792" wp14:editId="11B99846">
            <wp:extent cx="4287982" cy="2992237"/>
            <wp:effectExtent l="0" t="0" r="0" b="0"/>
            <wp:docPr id="4" name="Immagin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3523" cy="30030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A71CC4" w14:textId="3F9323F1" w:rsidR="00875780" w:rsidRPr="00127CCA" w:rsidRDefault="00875780" w:rsidP="003749C1">
      <w:pPr>
        <w:pStyle w:val="Didascalia"/>
        <w:spacing w:after="0" w:line="360" w:lineRule="auto"/>
        <w:jc w:val="both"/>
        <w:rPr>
          <w:i w:val="0"/>
          <w:color w:val="auto"/>
        </w:rPr>
      </w:pPr>
      <w:r w:rsidRPr="00127CCA">
        <w:rPr>
          <w:i w:val="0"/>
          <w:color w:val="auto"/>
        </w:rPr>
        <w:t xml:space="preserve">Figure </w:t>
      </w:r>
      <w:r w:rsidR="00BA4D37" w:rsidRPr="00127CCA">
        <w:rPr>
          <w:i w:val="0"/>
          <w:color w:val="auto"/>
        </w:rPr>
        <w:t>S</w:t>
      </w:r>
      <w:r w:rsidRPr="00127CCA">
        <w:rPr>
          <w:i w:val="0"/>
          <w:color w:val="auto"/>
        </w:rPr>
        <w:fldChar w:fldCharType="begin"/>
      </w:r>
      <w:r w:rsidRPr="00127CCA">
        <w:rPr>
          <w:i w:val="0"/>
          <w:color w:val="auto"/>
        </w:rPr>
        <w:instrText xml:space="preserve"> SEQ Figure \* ARABIC </w:instrText>
      </w:r>
      <w:r w:rsidRPr="00127CCA">
        <w:rPr>
          <w:i w:val="0"/>
          <w:color w:val="auto"/>
        </w:rPr>
        <w:fldChar w:fldCharType="separate"/>
      </w:r>
      <w:r w:rsidR="00EF4445" w:rsidRPr="00127CCA">
        <w:rPr>
          <w:i w:val="0"/>
          <w:noProof/>
          <w:color w:val="auto"/>
        </w:rPr>
        <w:t>2</w:t>
      </w:r>
      <w:r w:rsidRPr="00127CCA">
        <w:rPr>
          <w:i w:val="0"/>
          <w:color w:val="auto"/>
        </w:rPr>
        <w:fldChar w:fldCharType="end"/>
      </w:r>
      <w:r w:rsidRPr="00127CCA">
        <w:rPr>
          <w:i w:val="0"/>
          <w:color w:val="auto"/>
        </w:rPr>
        <w:t xml:space="preserve">. </w:t>
      </w:r>
      <w:r w:rsidRPr="00127CCA">
        <w:rPr>
          <w:i w:val="0"/>
          <w:color w:val="auto"/>
          <w:vertAlign w:val="superscript"/>
        </w:rPr>
        <w:t>31</w:t>
      </w:r>
      <w:r w:rsidRPr="00127CCA">
        <w:rPr>
          <w:i w:val="0"/>
          <w:color w:val="auto"/>
        </w:rPr>
        <w:t xml:space="preserve">P NMR spectra </w:t>
      </w:r>
      <w:r w:rsidR="003749C1" w:rsidRPr="00127CCA">
        <w:rPr>
          <w:i w:val="0"/>
          <w:color w:val="auto"/>
        </w:rPr>
        <w:t>of</w:t>
      </w:r>
      <w:r w:rsidRPr="00127CCA">
        <w:rPr>
          <w:i w:val="0"/>
          <w:color w:val="auto"/>
        </w:rPr>
        <w:t xml:space="preserve"> </w:t>
      </w:r>
      <w:r w:rsidR="003749C1" w:rsidRPr="00127CCA">
        <w:rPr>
          <w:i w:val="0"/>
          <w:color w:val="auto"/>
        </w:rPr>
        <w:t>triphenyl phosphine (</w:t>
      </w:r>
      <w:r w:rsidR="003749C1" w:rsidRPr="00127CCA">
        <w:rPr>
          <w:b/>
          <w:i w:val="0"/>
          <w:color w:val="auto"/>
        </w:rPr>
        <w:t>2</w:t>
      </w:r>
      <w:r w:rsidR="003749C1" w:rsidRPr="00127CCA">
        <w:rPr>
          <w:i w:val="0"/>
          <w:color w:val="auto"/>
        </w:rPr>
        <w:t>) recorded in CDCl</w:t>
      </w:r>
      <w:r w:rsidR="003749C1" w:rsidRPr="00127CCA">
        <w:rPr>
          <w:i w:val="0"/>
          <w:color w:val="auto"/>
          <w:vertAlign w:val="subscript"/>
        </w:rPr>
        <w:t>3</w:t>
      </w:r>
      <w:r w:rsidRPr="00127CCA">
        <w:rPr>
          <w:i w:val="0"/>
          <w:color w:val="auto"/>
        </w:rPr>
        <w:t>.</w:t>
      </w:r>
    </w:p>
    <w:p w14:paraId="08347654" w14:textId="2CC04EA5" w:rsidR="00EA52F7" w:rsidRPr="00127CCA" w:rsidRDefault="00EA52F7" w:rsidP="003749C1">
      <w:pPr>
        <w:tabs>
          <w:tab w:val="left" w:pos="2913"/>
        </w:tabs>
        <w:spacing w:after="0" w:line="360" w:lineRule="auto"/>
        <w:rPr>
          <w:sz w:val="18"/>
          <w:szCs w:val="18"/>
        </w:rPr>
      </w:pPr>
    </w:p>
    <w:tbl>
      <w:tblPr>
        <w:tblStyle w:val="Grigliatabella"/>
        <w:tblW w:w="5000" w:type="pct"/>
        <w:jc w:val="center"/>
        <w:tblLook w:val="04A0" w:firstRow="1" w:lastRow="0" w:firstColumn="1" w:lastColumn="0" w:noHBand="0" w:noVBand="1"/>
      </w:tblPr>
      <w:tblGrid>
        <w:gridCol w:w="4664"/>
        <w:gridCol w:w="4964"/>
      </w:tblGrid>
      <w:tr w:rsidR="00BA4D37" w:rsidRPr="00127CCA" w14:paraId="7C9C94CE" w14:textId="77777777" w:rsidTr="003749C1">
        <w:trPr>
          <w:jc w:val="center"/>
        </w:trPr>
        <w:tc>
          <w:tcPr>
            <w:tcW w:w="2422" w:type="pct"/>
          </w:tcPr>
          <w:p w14:paraId="183DC00D" w14:textId="77777777" w:rsidR="00BA4D37" w:rsidRPr="00127CCA" w:rsidRDefault="00BA4D37" w:rsidP="003749C1">
            <w:pPr>
              <w:spacing w:line="360" w:lineRule="auto"/>
              <w:jc w:val="both"/>
              <w:rPr>
                <w:b/>
              </w:rPr>
            </w:pPr>
            <w:r w:rsidRPr="00127CCA">
              <w:rPr>
                <w:b/>
              </w:rPr>
              <w:t>Species</w:t>
            </w:r>
          </w:p>
        </w:tc>
        <w:tc>
          <w:tcPr>
            <w:tcW w:w="2578" w:type="pct"/>
          </w:tcPr>
          <w:p w14:paraId="13FD6F1E" w14:textId="77777777" w:rsidR="00BA4D37" w:rsidRPr="00127CCA" w:rsidRDefault="00BA4D37" w:rsidP="003749C1">
            <w:pPr>
              <w:spacing w:line="360" w:lineRule="auto"/>
              <w:jc w:val="both"/>
              <w:rPr>
                <w:b/>
              </w:rPr>
            </w:pPr>
            <w:r w:rsidRPr="00127CCA">
              <w:rPr>
                <w:b/>
              </w:rPr>
              <w:t>δ (</w:t>
            </w:r>
            <w:r w:rsidRPr="00127CCA">
              <w:rPr>
                <w:b/>
                <w:vertAlign w:val="superscript"/>
              </w:rPr>
              <w:t>31</w:t>
            </w:r>
            <w:r w:rsidRPr="00127CCA">
              <w:rPr>
                <w:b/>
              </w:rPr>
              <w:t>P) ppm</w:t>
            </w:r>
          </w:p>
        </w:tc>
      </w:tr>
      <w:tr w:rsidR="00BA4D37" w:rsidRPr="00127CCA" w14:paraId="22F7603F" w14:textId="77777777" w:rsidTr="003749C1">
        <w:trPr>
          <w:jc w:val="center"/>
        </w:trPr>
        <w:tc>
          <w:tcPr>
            <w:tcW w:w="2422" w:type="pct"/>
          </w:tcPr>
          <w:p w14:paraId="1E05AAE8" w14:textId="77777777" w:rsidR="00BA4D37" w:rsidRPr="00127CCA" w:rsidRDefault="00BA4D37" w:rsidP="003749C1">
            <w:pPr>
              <w:spacing w:line="360" w:lineRule="auto"/>
              <w:jc w:val="both"/>
            </w:pPr>
            <w:r w:rsidRPr="00127CCA">
              <w:t>(Ph)</w:t>
            </w:r>
            <w:r w:rsidRPr="00127CCA">
              <w:rPr>
                <w:vertAlign w:val="subscript"/>
              </w:rPr>
              <w:t>3</w:t>
            </w:r>
            <w:r w:rsidRPr="00127CCA">
              <w:t>P</w:t>
            </w:r>
          </w:p>
        </w:tc>
        <w:tc>
          <w:tcPr>
            <w:tcW w:w="2578" w:type="pct"/>
          </w:tcPr>
          <w:p w14:paraId="5A7A5AB9" w14:textId="77777777" w:rsidR="00BA4D37" w:rsidRPr="00127CCA" w:rsidRDefault="00BA4D37" w:rsidP="003749C1">
            <w:pPr>
              <w:spacing w:line="360" w:lineRule="auto"/>
              <w:jc w:val="both"/>
            </w:pPr>
            <w:r w:rsidRPr="00127CCA">
              <w:t>-5.39</w:t>
            </w:r>
          </w:p>
        </w:tc>
      </w:tr>
      <w:tr w:rsidR="00BA4D37" w:rsidRPr="00127CCA" w14:paraId="590CAE70" w14:textId="77777777" w:rsidTr="003749C1">
        <w:trPr>
          <w:jc w:val="center"/>
        </w:trPr>
        <w:tc>
          <w:tcPr>
            <w:tcW w:w="2422" w:type="pct"/>
          </w:tcPr>
          <w:p w14:paraId="07342017" w14:textId="77777777" w:rsidR="00BA4D37" w:rsidRPr="00127CCA" w:rsidRDefault="00BA4D37" w:rsidP="003749C1">
            <w:pPr>
              <w:spacing w:line="360" w:lineRule="auto"/>
              <w:jc w:val="both"/>
            </w:pPr>
            <w:r w:rsidRPr="00127CCA">
              <w:t>(Ph)</w:t>
            </w:r>
            <w:r w:rsidRPr="00127CCA">
              <w:rPr>
                <w:vertAlign w:val="subscript"/>
              </w:rPr>
              <w:t>3</w:t>
            </w:r>
            <w:r w:rsidRPr="00127CCA">
              <w:t>PO</w:t>
            </w:r>
          </w:p>
        </w:tc>
        <w:tc>
          <w:tcPr>
            <w:tcW w:w="2578" w:type="pct"/>
          </w:tcPr>
          <w:p w14:paraId="75BFC59A" w14:textId="77777777" w:rsidR="00BA4D37" w:rsidRPr="00127CCA" w:rsidRDefault="00BA4D37" w:rsidP="003749C1">
            <w:pPr>
              <w:keepNext/>
              <w:spacing w:line="360" w:lineRule="auto"/>
              <w:jc w:val="both"/>
            </w:pPr>
            <w:r w:rsidRPr="00127CCA">
              <w:t>29.03</w:t>
            </w:r>
          </w:p>
        </w:tc>
      </w:tr>
    </w:tbl>
    <w:p w14:paraId="568CE484" w14:textId="1558E0D3" w:rsidR="00BA4D37" w:rsidRPr="00127CCA" w:rsidRDefault="00BA4D37" w:rsidP="003749C1">
      <w:pPr>
        <w:pStyle w:val="Didascalia"/>
        <w:spacing w:after="0" w:line="360" w:lineRule="auto"/>
        <w:rPr>
          <w:i w:val="0"/>
          <w:color w:val="auto"/>
          <w:sz w:val="20"/>
          <w:szCs w:val="20"/>
        </w:rPr>
      </w:pPr>
      <w:r w:rsidRPr="00127CCA">
        <w:rPr>
          <w:i w:val="0"/>
          <w:color w:val="auto"/>
          <w:sz w:val="20"/>
          <w:szCs w:val="20"/>
        </w:rPr>
        <w:t>Table S</w:t>
      </w:r>
      <w:r w:rsidRPr="00127CCA">
        <w:rPr>
          <w:i w:val="0"/>
          <w:color w:val="auto"/>
          <w:sz w:val="20"/>
          <w:szCs w:val="20"/>
        </w:rPr>
        <w:fldChar w:fldCharType="begin"/>
      </w:r>
      <w:r w:rsidRPr="00127CCA">
        <w:rPr>
          <w:i w:val="0"/>
          <w:color w:val="auto"/>
          <w:sz w:val="20"/>
          <w:szCs w:val="20"/>
        </w:rPr>
        <w:instrText xml:space="preserve"> SEQ Table \* ARABIC </w:instrText>
      </w:r>
      <w:r w:rsidRPr="00127CCA">
        <w:rPr>
          <w:i w:val="0"/>
          <w:color w:val="auto"/>
          <w:sz w:val="20"/>
          <w:szCs w:val="20"/>
        </w:rPr>
        <w:fldChar w:fldCharType="separate"/>
      </w:r>
      <w:r w:rsidRPr="00127CCA">
        <w:rPr>
          <w:i w:val="0"/>
          <w:noProof/>
          <w:color w:val="auto"/>
          <w:sz w:val="20"/>
          <w:szCs w:val="20"/>
        </w:rPr>
        <w:t>1</w:t>
      </w:r>
      <w:r w:rsidRPr="00127CCA">
        <w:rPr>
          <w:i w:val="0"/>
          <w:color w:val="auto"/>
          <w:sz w:val="20"/>
          <w:szCs w:val="20"/>
        </w:rPr>
        <w:fldChar w:fldCharType="end"/>
      </w:r>
      <w:r w:rsidRPr="00127CCA">
        <w:rPr>
          <w:i w:val="0"/>
          <w:color w:val="auto"/>
          <w:sz w:val="20"/>
          <w:szCs w:val="20"/>
        </w:rPr>
        <w:t xml:space="preserve">. Experimental </w:t>
      </w:r>
      <w:r w:rsidRPr="00127CCA">
        <w:rPr>
          <w:i w:val="0"/>
          <w:color w:val="auto"/>
          <w:sz w:val="20"/>
          <w:szCs w:val="20"/>
          <w:vertAlign w:val="superscript"/>
        </w:rPr>
        <w:t>31</w:t>
      </w:r>
      <w:r w:rsidRPr="00127CCA">
        <w:rPr>
          <w:i w:val="0"/>
          <w:color w:val="auto"/>
          <w:sz w:val="20"/>
          <w:szCs w:val="20"/>
        </w:rPr>
        <w:t>P chemical shifts recorded at 298.15 K.</w:t>
      </w:r>
    </w:p>
    <w:p w14:paraId="76277005" w14:textId="77777777" w:rsidR="00BA4D37" w:rsidRPr="00127CCA" w:rsidRDefault="00BA4D37" w:rsidP="003749C1">
      <w:pPr>
        <w:spacing w:after="0" w:line="360" w:lineRule="auto"/>
        <w:jc w:val="both"/>
      </w:pPr>
    </w:p>
    <w:p w14:paraId="5630D33E" w14:textId="68C8BF7B" w:rsidR="00BA4D37" w:rsidRPr="00127CCA" w:rsidRDefault="00BA4D37" w:rsidP="003749C1">
      <w:pPr>
        <w:tabs>
          <w:tab w:val="left" w:pos="2913"/>
        </w:tabs>
        <w:spacing w:after="0" w:line="360" w:lineRule="auto"/>
        <w:rPr>
          <w:sz w:val="18"/>
          <w:szCs w:val="18"/>
        </w:rPr>
      </w:pPr>
    </w:p>
    <w:p w14:paraId="7866B02A" w14:textId="77777777" w:rsidR="004709AB" w:rsidRPr="00127CCA" w:rsidRDefault="004709AB" w:rsidP="003749C1">
      <w:pPr>
        <w:tabs>
          <w:tab w:val="left" w:pos="2913"/>
        </w:tabs>
        <w:spacing w:after="0" w:line="360" w:lineRule="auto"/>
        <w:rPr>
          <w:sz w:val="18"/>
          <w:szCs w:val="18"/>
        </w:rPr>
      </w:pPr>
    </w:p>
    <w:p w14:paraId="5942321D" w14:textId="0860BDD5" w:rsidR="003749C1" w:rsidRPr="00127CCA" w:rsidRDefault="003749C1" w:rsidP="000C601C">
      <w:pPr>
        <w:pStyle w:val="Titolo1"/>
      </w:pPr>
      <w:bookmarkStart w:id="1" w:name="_Toc152748029"/>
      <w:r w:rsidRPr="00127CCA">
        <w:t>2. Conformational study for S</w:t>
      </w:r>
      <w:r w:rsidR="000C601C">
        <w:t>ol</w:t>
      </w:r>
      <w:r w:rsidRPr="00127CCA">
        <w:t>M1, S</w:t>
      </w:r>
      <w:r w:rsidR="000C601C">
        <w:t>ol</w:t>
      </w:r>
      <w:r w:rsidRPr="00127CCA">
        <w:t>M2 and S</w:t>
      </w:r>
      <w:r w:rsidR="000C601C">
        <w:t>olM</w:t>
      </w:r>
      <w:r w:rsidRPr="00127CCA">
        <w:t>3</w:t>
      </w:r>
      <w:bookmarkEnd w:id="1"/>
    </w:p>
    <w:p w14:paraId="02BB2885" w14:textId="49CE4E9B" w:rsidR="00034485" w:rsidRPr="00127CCA" w:rsidRDefault="00034485" w:rsidP="003749C1">
      <w:pPr>
        <w:tabs>
          <w:tab w:val="left" w:pos="2913"/>
        </w:tabs>
        <w:spacing w:after="0" w:line="360" w:lineRule="auto"/>
        <w:jc w:val="both"/>
      </w:pPr>
      <w:r w:rsidRPr="00127CCA">
        <w:t xml:space="preserve">The number of conformers for compounds </w:t>
      </w:r>
      <w:r w:rsidRPr="00127CCA">
        <w:rPr>
          <w:b/>
        </w:rPr>
        <w:t>1</w:t>
      </w:r>
      <w:r w:rsidRPr="00127CCA">
        <w:t xml:space="preserve"> and </w:t>
      </w:r>
      <w:r w:rsidRPr="00127CCA">
        <w:rPr>
          <w:b/>
        </w:rPr>
        <w:t xml:space="preserve">2 </w:t>
      </w:r>
      <w:r w:rsidRPr="00127CCA">
        <w:t>was already investigated in ref</w:t>
      </w:r>
      <w:r w:rsidRPr="00127CCA">
        <w:fldChar w:fldCharType="begin" w:fldLock="1"/>
      </w:r>
      <w:r w:rsidRPr="00127CCA">
        <w:instrText>ADDIN CSL_CITATION {"citationItems":[{"id":"ITEM-1","itemData":{"DOI":"10.1039/C0CP02653K","abstract":"Selected theoretical methods{,} basis sets and solvation models have been tested in their ability to predict 31P NMR chemical shifts of large phosphorous-containing molecular systems in solution. The most efficient strategy was found to involve NMR shift calculations at the GIAO-MPW1K/6-311++G(2d{,}2p)//MPW1K/6-31G(d) level in combination with a dual solvation model including the explicit consideration of single solvent molecules and a continuum (PCM) solvation model. For larger systems it has also been established that reliable 31P shift predictions require Boltzmann averaging over all accessible conformations in solution.","author":[{"dropping-particle":"","family":"Maryasin","given":"Boris","non-dropping-particle":"","parse-names":false,"suffix":""},{"dropping-particle":"","family":"Zipse","given":"Hendrik","non-dropping-particle":"","parse-names":false,"suffix":""}],"container-title":"Phys. Chem. Chem. Phys.","id":"ITEM-1","issue":"11","issued":{"date-parts":[["2011"]]},"page":"5150-5158","publisher":"The Royal Society of Chemistry","title":"Theoretical studies of 31P NMR spectral properties of phosphanes and related compounds in solution","type":"article-journal","volume":"13"},"uris":["http://www.mendeley.com/documents/?uuid=f64d6b89-6d2c-4778-a841-9e47d7c92735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Pr="00127CCA">
        <w:fldChar w:fldCharType="separate"/>
      </w:r>
      <w:r w:rsidRPr="00127CCA">
        <w:rPr>
          <w:noProof/>
          <w:vertAlign w:val="superscript"/>
        </w:rPr>
        <w:t>1</w:t>
      </w:r>
      <w:r w:rsidRPr="00127CCA">
        <w:fldChar w:fldCharType="end"/>
      </w:r>
      <w:r w:rsidRPr="00127CCA">
        <w:t xml:space="preserve">. In gas phase, two conformers of compound </w:t>
      </w:r>
      <w:r w:rsidRPr="00127CCA">
        <w:rPr>
          <w:b/>
        </w:rPr>
        <w:t>1</w:t>
      </w:r>
      <w:r w:rsidRPr="00127CCA">
        <w:t xml:space="preserve"> and one of compound </w:t>
      </w:r>
      <w:r w:rsidRPr="00127CCA">
        <w:rPr>
          <w:b/>
        </w:rPr>
        <w:t>2</w:t>
      </w:r>
      <w:r w:rsidRPr="00127CCA">
        <w:t xml:space="preserve"> were computed. When a molecule of solvent is added, the number of conformers changes: single conformer was characterized for compound </w:t>
      </w:r>
      <w:r w:rsidRPr="00127CCA">
        <w:rPr>
          <w:b/>
        </w:rPr>
        <w:t>1</w:t>
      </w:r>
      <w:r w:rsidRPr="00127CCA">
        <w:t xml:space="preserve">, while two possible conformers for </w:t>
      </w:r>
      <w:r w:rsidRPr="00127CCA">
        <w:rPr>
          <w:b/>
        </w:rPr>
        <w:t>2</w:t>
      </w:r>
      <w:r w:rsidRPr="00127CCA">
        <w:t xml:space="preserve"> were found (see the Cartesian coordinates section below for optimized geometries as reported in the main text). Chemical shift values reported in the main text for S</w:t>
      </w:r>
      <w:r w:rsidR="000C601C">
        <w:t>ol</w:t>
      </w:r>
      <w:r w:rsidRPr="00127CCA">
        <w:t>M1, S</w:t>
      </w:r>
      <w:r w:rsidR="000C601C">
        <w:t>ol</w:t>
      </w:r>
      <w:r w:rsidRPr="00127CCA">
        <w:t>M2 and S</w:t>
      </w:r>
      <w:r w:rsidR="000C601C">
        <w:t>ol</w:t>
      </w:r>
      <w:r w:rsidRPr="00127CCA">
        <w:t>M3 were Boltzmann averaged according to equation S1 (Table S2).</w:t>
      </w:r>
    </w:p>
    <w:p w14:paraId="28D7879E" w14:textId="071272FA" w:rsidR="001937F0" w:rsidRPr="00127CCA" w:rsidRDefault="001937F0" w:rsidP="003749C1">
      <w:pPr>
        <w:spacing w:after="0" w:line="360" w:lineRule="auto"/>
        <w:jc w:val="both"/>
      </w:pPr>
      <m:oMathPara>
        <m:oMath>
          <m:r>
            <w:rPr>
              <w:rFonts w:ascii="Cambria Math" w:hAnsi="Cambria Math"/>
            </w:rPr>
            <m:t xml:space="preserve">σ= 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G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RT</m:t>
                          </m:r>
                        </m:den>
                      </m:f>
                    </m:sup>
                  </m:sSup>
                </m:num>
                <m:den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hAnsi="Cambria Math"/>
                                </w:rPr>
                                <m:t>RT</m:t>
                              </m:r>
                            </m:den>
                          </m:f>
                        </m:sup>
                      </m:sSup>
                    </m:e>
                  </m:nary>
                </m:den>
              </m:f>
              <m:r>
                <w:rPr>
                  <w:rFonts w:ascii="Cambria Math" w:hAnsi="Cambria Math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  <m:r>
            <w:rPr>
              <w:rFonts w:ascii="Cambria Math" w:hAnsi="Cambria Math"/>
            </w:rPr>
            <m:t xml:space="preserve">      (eq. S1)</m:t>
          </m:r>
        </m:oMath>
      </m:oMathPara>
    </w:p>
    <w:p w14:paraId="7335A313" w14:textId="745FDF91" w:rsidR="00BA4D37" w:rsidRPr="00127CCA" w:rsidRDefault="001937F0" w:rsidP="003749C1">
      <w:pPr>
        <w:tabs>
          <w:tab w:val="left" w:pos="2913"/>
        </w:tabs>
        <w:spacing w:after="0" w:line="360" w:lineRule="auto"/>
        <w:rPr>
          <w:sz w:val="18"/>
          <w:szCs w:val="18"/>
        </w:rPr>
      </w:pPr>
      <w:r w:rsidRPr="00127CCA">
        <w:rPr>
          <w:sz w:val="18"/>
          <w:szCs w:val="18"/>
        </w:rPr>
        <w:t xml:space="preserve">With </w:t>
      </w:r>
      <w:r w:rsidR="00597D5B" w:rsidRPr="00127CCA">
        <w:rPr>
          <w:i/>
          <w:sz w:val="18"/>
          <w:szCs w:val="18"/>
        </w:rPr>
        <w:t>G</w:t>
      </w:r>
      <w:r w:rsidRPr="00127CCA">
        <w:rPr>
          <w:sz w:val="18"/>
          <w:szCs w:val="18"/>
        </w:rPr>
        <w:t xml:space="preserve"> = </w:t>
      </w:r>
      <w:proofErr w:type="spellStart"/>
      <w:r w:rsidR="00597D5B" w:rsidRPr="00127CCA">
        <w:rPr>
          <w:i/>
          <w:sz w:val="18"/>
          <w:szCs w:val="18"/>
        </w:rPr>
        <w:t>G</w:t>
      </w:r>
      <w:r w:rsidRPr="00127CCA">
        <w:rPr>
          <w:sz w:val="18"/>
          <w:szCs w:val="18"/>
          <w:vertAlign w:val="subscript"/>
        </w:rPr>
        <w:t>frequencies</w:t>
      </w:r>
      <w:proofErr w:type="spellEnd"/>
      <w:r w:rsidRPr="00127CCA">
        <w:rPr>
          <w:sz w:val="18"/>
          <w:szCs w:val="18"/>
        </w:rPr>
        <w:t xml:space="preserve"> + (</w:t>
      </w:r>
      <w:proofErr w:type="spellStart"/>
      <w:r w:rsidRPr="00127CCA">
        <w:rPr>
          <w:i/>
          <w:sz w:val="18"/>
          <w:szCs w:val="18"/>
        </w:rPr>
        <w:t>E</w:t>
      </w:r>
      <w:r w:rsidRPr="00127CCA">
        <w:rPr>
          <w:sz w:val="18"/>
          <w:szCs w:val="18"/>
          <w:vertAlign w:val="subscript"/>
        </w:rPr>
        <w:t>correction</w:t>
      </w:r>
      <w:proofErr w:type="spellEnd"/>
      <w:r w:rsidRPr="00127CCA">
        <w:rPr>
          <w:sz w:val="18"/>
          <w:szCs w:val="18"/>
        </w:rPr>
        <w:t xml:space="preserve"> - </w:t>
      </w:r>
      <w:proofErr w:type="spellStart"/>
      <w:r w:rsidRPr="00127CCA">
        <w:rPr>
          <w:i/>
          <w:sz w:val="18"/>
          <w:szCs w:val="18"/>
        </w:rPr>
        <w:t>E</w:t>
      </w:r>
      <w:r w:rsidRPr="00127CCA">
        <w:rPr>
          <w:sz w:val="18"/>
          <w:szCs w:val="18"/>
          <w:vertAlign w:val="subscript"/>
        </w:rPr>
        <w:t>optimization</w:t>
      </w:r>
      <w:proofErr w:type="spellEnd"/>
      <w:r w:rsidRPr="00127CCA">
        <w:rPr>
          <w:sz w:val="18"/>
          <w:szCs w:val="18"/>
        </w:rPr>
        <w:t>)</w:t>
      </w:r>
    </w:p>
    <w:tbl>
      <w:tblPr>
        <w:tblStyle w:val="Grigliatabella"/>
        <w:tblW w:w="5000" w:type="pct"/>
        <w:jc w:val="center"/>
        <w:tblLook w:val="04A0" w:firstRow="1" w:lastRow="0" w:firstColumn="1" w:lastColumn="0" w:noHBand="0" w:noVBand="1"/>
      </w:tblPr>
      <w:tblGrid>
        <w:gridCol w:w="3558"/>
        <w:gridCol w:w="2024"/>
        <w:gridCol w:w="2024"/>
        <w:gridCol w:w="2022"/>
      </w:tblGrid>
      <w:tr w:rsidR="008D4FB6" w:rsidRPr="000C601C" w14:paraId="72108027" w14:textId="77777777" w:rsidTr="000C601C">
        <w:trPr>
          <w:trHeight w:val="130"/>
          <w:jc w:val="center"/>
        </w:trPr>
        <w:tc>
          <w:tcPr>
            <w:tcW w:w="1848" w:type="pct"/>
            <w:vAlign w:val="center"/>
          </w:tcPr>
          <w:p w14:paraId="1D2041F4" w14:textId="2D4E7BFF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S</w:t>
            </w:r>
            <w:r w:rsidR="000C601C" w:rsidRPr="000C601C">
              <w:rPr>
                <w:sz w:val="18"/>
                <w:szCs w:val="18"/>
              </w:rPr>
              <w:t>ol</w:t>
            </w:r>
            <w:r w:rsidRPr="000C601C">
              <w:rPr>
                <w:sz w:val="18"/>
                <w:szCs w:val="18"/>
              </w:rPr>
              <w:t>M1</w:t>
            </w:r>
          </w:p>
        </w:tc>
        <w:tc>
          <w:tcPr>
            <w:tcW w:w="2102" w:type="pct"/>
            <w:gridSpan w:val="2"/>
            <w:vAlign w:val="center"/>
          </w:tcPr>
          <w:p w14:paraId="7B7B7541" w14:textId="244850F4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jc w:val="center"/>
              <w:rPr>
                <w:b/>
                <w:sz w:val="18"/>
                <w:szCs w:val="18"/>
              </w:rPr>
            </w:pPr>
            <w:r w:rsidRPr="000C601C">
              <w:rPr>
                <w:b/>
                <w:sz w:val="18"/>
                <w:szCs w:val="18"/>
              </w:rPr>
              <w:t>1</w:t>
            </w:r>
          </w:p>
        </w:tc>
        <w:tc>
          <w:tcPr>
            <w:tcW w:w="1050" w:type="pct"/>
            <w:vAlign w:val="center"/>
          </w:tcPr>
          <w:p w14:paraId="4A4E3706" w14:textId="6128E2A4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jc w:val="center"/>
              <w:rPr>
                <w:b/>
                <w:sz w:val="18"/>
                <w:szCs w:val="18"/>
              </w:rPr>
            </w:pPr>
            <w:r w:rsidRPr="000C601C">
              <w:rPr>
                <w:b/>
                <w:sz w:val="18"/>
                <w:szCs w:val="18"/>
              </w:rPr>
              <w:t>2</w:t>
            </w:r>
          </w:p>
        </w:tc>
      </w:tr>
      <w:tr w:rsidR="001B376C" w:rsidRPr="000C601C" w14:paraId="1CEC9049" w14:textId="77777777" w:rsidTr="000C601C">
        <w:trPr>
          <w:jc w:val="center"/>
        </w:trPr>
        <w:tc>
          <w:tcPr>
            <w:tcW w:w="1848" w:type="pct"/>
            <w:vAlign w:val="center"/>
          </w:tcPr>
          <w:p w14:paraId="7E114197" w14:textId="77777777" w:rsidR="001B376C" w:rsidRPr="000C601C" w:rsidRDefault="001B376C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</w:p>
        </w:tc>
        <w:tc>
          <w:tcPr>
            <w:tcW w:w="1051" w:type="pct"/>
            <w:vAlign w:val="center"/>
          </w:tcPr>
          <w:p w14:paraId="770E2D92" w14:textId="0BE69B0B" w:rsidR="001B376C" w:rsidRPr="000C601C" w:rsidRDefault="001B376C" w:rsidP="003749C1">
            <w:pPr>
              <w:tabs>
                <w:tab w:val="left" w:pos="2913"/>
              </w:tabs>
              <w:spacing w:line="360" w:lineRule="auto"/>
              <w:jc w:val="center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Conf1</w:t>
            </w:r>
          </w:p>
        </w:tc>
        <w:tc>
          <w:tcPr>
            <w:tcW w:w="1051" w:type="pct"/>
            <w:vAlign w:val="center"/>
          </w:tcPr>
          <w:p w14:paraId="75F733A5" w14:textId="18A3DB83" w:rsidR="001B376C" w:rsidRPr="000C601C" w:rsidRDefault="001B376C" w:rsidP="003749C1">
            <w:pPr>
              <w:tabs>
                <w:tab w:val="left" w:pos="2913"/>
              </w:tabs>
              <w:spacing w:line="360" w:lineRule="auto"/>
              <w:jc w:val="center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Conf2</w:t>
            </w:r>
          </w:p>
        </w:tc>
        <w:tc>
          <w:tcPr>
            <w:tcW w:w="1050" w:type="pct"/>
            <w:vAlign w:val="center"/>
          </w:tcPr>
          <w:p w14:paraId="278539A7" w14:textId="77777777" w:rsidR="001B376C" w:rsidRPr="000C601C" w:rsidRDefault="001B376C" w:rsidP="003749C1">
            <w:pPr>
              <w:tabs>
                <w:tab w:val="left" w:pos="2913"/>
              </w:tabs>
              <w:spacing w:line="360" w:lineRule="auto"/>
              <w:jc w:val="center"/>
              <w:rPr>
                <w:sz w:val="18"/>
                <w:szCs w:val="18"/>
              </w:rPr>
            </w:pPr>
          </w:p>
        </w:tc>
      </w:tr>
      <w:tr w:rsidR="001B376C" w:rsidRPr="000C601C" w14:paraId="0809DE2D" w14:textId="77777777" w:rsidTr="000C601C">
        <w:trPr>
          <w:jc w:val="center"/>
        </w:trPr>
        <w:tc>
          <w:tcPr>
            <w:tcW w:w="1848" w:type="pct"/>
            <w:vAlign w:val="center"/>
          </w:tcPr>
          <w:p w14:paraId="3A6804DB" w14:textId="02A044C2" w:rsidR="001B376C" w:rsidRPr="000C601C" w:rsidRDefault="001B376C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proofErr w:type="spellStart"/>
            <w:r w:rsidRPr="000C601C">
              <w:rPr>
                <w:i/>
                <w:sz w:val="18"/>
                <w:szCs w:val="18"/>
              </w:rPr>
              <w:t>E</w:t>
            </w:r>
            <w:r w:rsidRPr="000C601C">
              <w:rPr>
                <w:sz w:val="18"/>
                <w:szCs w:val="18"/>
                <w:vertAlign w:val="subscript"/>
              </w:rPr>
              <w:t>optimization</w:t>
            </w:r>
            <w:proofErr w:type="spellEnd"/>
          </w:p>
        </w:tc>
        <w:tc>
          <w:tcPr>
            <w:tcW w:w="1051" w:type="pct"/>
            <w:vAlign w:val="center"/>
          </w:tcPr>
          <w:p w14:paraId="438F1236" w14:textId="033C8379" w:rsidR="001B376C" w:rsidRPr="000C601C" w:rsidRDefault="001B376C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338892</w:t>
            </w:r>
          </w:p>
        </w:tc>
        <w:tc>
          <w:tcPr>
            <w:tcW w:w="1051" w:type="pct"/>
            <w:vAlign w:val="center"/>
          </w:tcPr>
          <w:p w14:paraId="62BA747C" w14:textId="110AFC7F" w:rsidR="001B376C" w:rsidRPr="000C601C" w:rsidRDefault="001B376C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339595</w:t>
            </w:r>
          </w:p>
        </w:tc>
        <w:tc>
          <w:tcPr>
            <w:tcW w:w="1050" w:type="pct"/>
            <w:vAlign w:val="center"/>
          </w:tcPr>
          <w:p w14:paraId="2613B534" w14:textId="55F6E43A" w:rsidR="001B376C" w:rsidRPr="000C601C" w:rsidRDefault="001B376C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036.113965</w:t>
            </w:r>
          </w:p>
        </w:tc>
      </w:tr>
      <w:tr w:rsidR="001B376C" w:rsidRPr="000C601C" w14:paraId="13B8784C" w14:textId="77777777" w:rsidTr="000C601C">
        <w:trPr>
          <w:trHeight w:val="202"/>
          <w:jc w:val="center"/>
        </w:trPr>
        <w:tc>
          <w:tcPr>
            <w:tcW w:w="1848" w:type="pct"/>
            <w:vAlign w:val="center"/>
          </w:tcPr>
          <w:p w14:paraId="7D9D181F" w14:textId="263EE8FF" w:rsidR="001B376C" w:rsidRPr="000C601C" w:rsidRDefault="001B376C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  <w:vertAlign w:val="subscript"/>
              </w:rPr>
            </w:pPr>
            <w:proofErr w:type="spellStart"/>
            <w:r w:rsidRPr="000C601C">
              <w:rPr>
                <w:i/>
                <w:sz w:val="18"/>
                <w:szCs w:val="18"/>
              </w:rPr>
              <w:t>G</w:t>
            </w:r>
            <w:r w:rsidRPr="000C601C">
              <w:rPr>
                <w:sz w:val="18"/>
                <w:szCs w:val="18"/>
                <w:vertAlign w:val="subscript"/>
              </w:rPr>
              <w:t>frequencies</w:t>
            </w:r>
            <w:proofErr w:type="spellEnd"/>
          </w:p>
        </w:tc>
        <w:tc>
          <w:tcPr>
            <w:tcW w:w="1051" w:type="pct"/>
            <w:vAlign w:val="center"/>
          </w:tcPr>
          <w:p w14:paraId="0EB34ACF" w14:textId="7A6DA77A" w:rsidR="001B376C" w:rsidRPr="000C601C" w:rsidRDefault="001B376C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097928</w:t>
            </w:r>
          </w:p>
        </w:tc>
        <w:tc>
          <w:tcPr>
            <w:tcW w:w="1051" w:type="pct"/>
            <w:vAlign w:val="center"/>
          </w:tcPr>
          <w:p w14:paraId="0F49B042" w14:textId="17BF1EBA" w:rsidR="001B376C" w:rsidRPr="000C601C" w:rsidRDefault="001B376C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096752</w:t>
            </w:r>
          </w:p>
        </w:tc>
        <w:tc>
          <w:tcPr>
            <w:tcW w:w="1050" w:type="pct"/>
            <w:vAlign w:val="center"/>
          </w:tcPr>
          <w:p w14:paraId="18FB8B47" w14:textId="1B91FC68" w:rsidR="001B376C" w:rsidRPr="000C601C" w:rsidRDefault="001B376C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035.876353</w:t>
            </w:r>
          </w:p>
        </w:tc>
      </w:tr>
      <w:tr w:rsidR="001B376C" w:rsidRPr="000C601C" w14:paraId="0DB64260" w14:textId="77777777" w:rsidTr="000C601C">
        <w:trPr>
          <w:jc w:val="center"/>
        </w:trPr>
        <w:tc>
          <w:tcPr>
            <w:tcW w:w="1848" w:type="pct"/>
            <w:vAlign w:val="center"/>
          </w:tcPr>
          <w:p w14:paraId="26EBBF7F" w14:textId="6606928B" w:rsidR="001B376C" w:rsidRPr="000C601C" w:rsidRDefault="001B376C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proofErr w:type="spellStart"/>
            <w:r w:rsidRPr="000C601C">
              <w:rPr>
                <w:i/>
                <w:sz w:val="18"/>
                <w:szCs w:val="18"/>
              </w:rPr>
              <w:t>E</w:t>
            </w:r>
            <w:r w:rsidRPr="000C601C">
              <w:rPr>
                <w:sz w:val="18"/>
                <w:szCs w:val="18"/>
                <w:vertAlign w:val="subscript"/>
              </w:rPr>
              <w:t>corrections</w:t>
            </w:r>
            <w:proofErr w:type="spellEnd"/>
          </w:p>
        </w:tc>
        <w:tc>
          <w:tcPr>
            <w:tcW w:w="1051" w:type="pct"/>
            <w:vAlign w:val="center"/>
          </w:tcPr>
          <w:p w14:paraId="3D1E3458" w14:textId="39308887" w:rsidR="001B376C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579345</w:t>
            </w:r>
          </w:p>
        </w:tc>
        <w:tc>
          <w:tcPr>
            <w:tcW w:w="1051" w:type="pct"/>
            <w:vAlign w:val="center"/>
          </w:tcPr>
          <w:p w14:paraId="4ACAD934" w14:textId="68B402E6" w:rsidR="001B376C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580159</w:t>
            </w:r>
          </w:p>
        </w:tc>
        <w:tc>
          <w:tcPr>
            <w:tcW w:w="1050" w:type="pct"/>
            <w:vAlign w:val="center"/>
          </w:tcPr>
          <w:p w14:paraId="62FB736F" w14:textId="382ABD1A" w:rsidR="001B376C" w:rsidRPr="000C601C" w:rsidRDefault="00C65EA4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036.321410</w:t>
            </w:r>
          </w:p>
        </w:tc>
      </w:tr>
      <w:tr w:rsidR="001B376C" w:rsidRPr="000C601C" w14:paraId="151534A3" w14:textId="77777777" w:rsidTr="000C601C">
        <w:trPr>
          <w:jc w:val="center"/>
        </w:trPr>
        <w:tc>
          <w:tcPr>
            <w:tcW w:w="1848" w:type="pct"/>
            <w:vAlign w:val="center"/>
          </w:tcPr>
          <w:p w14:paraId="241D1273" w14:textId="445D5762" w:rsidR="001B376C" w:rsidRPr="000C601C" w:rsidRDefault="001B376C" w:rsidP="003749C1">
            <w:pPr>
              <w:tabs>
                <w:tab w:val="left" w:pos="2913"/>
              </w:tabs>
              <w:spacing w:line="360" w:lineRule="auto"/>
              <w:rPr>
                <w:i/>
                <w:sz w:val="18"/>
                <w:szCs w:val="18"/>
              </w:rPr>
            </w:pPr>
            <w:r w:rsidRPr="000C601C">
              <w:rPr>
                <w:i/>
                <w:sz w:val="18"/>
                <w:szCs w:val="18"/>
              </w:rPr>
              <w:t>G</w:t>
            </w:r>
          </w:p>
        </w:tc>
        <w:tc>
          <w:tcPr>
            <w:tcW w:w="1051" w:type="pct"/>
            <w:vAlign w:val="center"/>
          </w:tcPr>
          <w:p w14:paraId="0A599AC0" w14:textId="49A9CFC0" w:rsidR="001B376C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338380</w:t>
            </w:r>
          </w:p>
        </w:tc>
        <w:tc>
          <w:tcPr>
            <w:tcW w:w="1051" w:type="pct"/>
            <w:vAlign w:val="center"/>
          </w:tcPr>
          <w:p w14:paraId="2A926A7A" w14:textId="6A88286D" w:rsidR="001B376C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337316</w:t>
            </w:r>
          </w:p>
        </w:tc>
        <w:tc>
          <w:tcPr>
            <w:tcW w:w="1050" w:type="pct"/>
            <w:vAlign w:val="center"/>
          </w:tcPr>
          <w:p w14:paraId="4E0BA309" w14:textId="5EBC45F9" w:rsidR="001B376C" w:rsidRPr="000C601C" w:rsidRDefault="00C65EA4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036.083798</w:t>
            </w:r>
          </w:p>
        </w:tc>
      </w:tr>
      <w:tr w:rsidR="001B376C" w:rsidRPr="000C601C" w14:paraId="467468F7" w14:textId="77777777" w:rsidTr="000C601C">
        <w:trPr>
          <w:jc w:val="center"/>
        </w:trPr>
        <w:tc>
          <w:tcPr>
            <w:tcW w:w="1848" w:type="pct"/>
            <w:vAlign w:val="center"/>
          </w:tcPr>
          <w:p w14:paraId="3A796865" w14:textId="65B8A73F" w:rsidR="001B376C" w:rsidRPr="000C601C" w:rsidRDefault="001B376C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Shielding</w:t>
            </w:r>
            <w:r w:rsidR="0002255B" w:rsidRPr="000C601C">
              <w:rPr>
                <w:sz w:val="18"/>
                <w:szCs w:val="18"/>
              </w:rPr>
              <w:t xml:space="preserve"> (ppm)</w:t>
            </w:r>
          </w:p>
        </w:tc>
        <w:tc>
          <w:tcPr>
            <w:tcW w:w="1051" w:type="pct"/>
            <w:vAlign w:val="center"/>
          </w:tcPr>
          <w:p w14:paraId="5EA6CCEC" w14:textId="02B85C1F" w:rsidR="001B376C" w:rsidRPr="000C601C" w:rsidRDefault="001B376C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08.1012</w:t>
            </w:r>
          </w:p>
        </w:tc>
        <w:tc>
          <w:tcPr>
            <w:tcW w:w="1051" w:type="pct"/>
            <w:vAlign w:val="center"/>
          </w:tcPr>
          <w:p w14:paraId="40105898" w14:textId="6A5F87E0" w:rsidR="001B376C" w:rsidRPr="000C601C" w:rsidRDefault="001B376C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08.3180</w:t>
            </w:r>
          </w:p>
        </w:tc>
        <w:tc>
          <w:tcPr>
            <w:tcW w:w="1050" w:type="pct"/>
            <w:vAlign w:val="center"/>
          </w:tcPr>
          <w:p w14:paraId="4E239769" w14:textId="530B83A7" w:rsidR="001B376C" w:rsidRPr="000C601C" w:rsidRDefault="001B376C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36.6882</w:t>
            </w:r>
          </w:p>
        </w:tc>
      </w:tr>
      <w:tr w:rsidR="008D4FB6" w:rsidRPr="000C601C" w14:paraId="53D99637" w14:textId="77777777" w:rsidTr="000C601C">
        <w:trPr>
          <w:jc w:val="center"/>
        </w:trPr>
        <w:tc>
          <w:tcPr>
            <w:tcW w:w="1848" w:type="pct"/>
            <w:vAlign w:val="center"/>
          </w:tcPr>
          <w:p w14:paraId="33007DA3" w14:textId="08B7A98F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Averaged shielding</w:t>
            </w:r>
            <w:r w:rsidR="0002255B" w:rsidRPr="000C601C">
              <w:rPr>
                <w:sz w:val="18"/>
                <w:szCs w:val="18"/>
              </w:rPr>
              <w:t xml:space="preserve"> (ppm)</w:t>
            </w:r>
          </w:p>
        </w:tc>
        <w:tc>
          <w:tcPr>
            <w:tcW w:w="2102" w:type="pct"/>
            <w:gridSpan w:val="2"/>
            <w:vAlign w:val="center"/>
          </w:tcPr>
          <w:p w14:paraId="2B61742A" w14:textId="17549DCA" w:rsidR="008D4FB6" w:rsidRPr="000C601C" w:rsidRDefault="00C65EA4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08.1542</w:t>
            </w:r>
          </w:p>
        </w:tc>
        <w:tc>
          <w:tcPr>
            <w:tcW w:w="1050" w:type="pct"/>
            <w:vAlign w:val="center"/>
          </w:tcPr>
          <w:p w14:paraId="54B2364A" w14:textId="727376EC" w:rsidR="00C65EA4" w:rsidRPr="000C601C" w:rsidRDefault="00C65EA4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36.6882</w:t>
            </w:r>
          </w:p>
        </w:tc>
      </w:tr>
      <w:tr w:rsidR="008D4FB6" w:rsidRPr="000C601C" w14:paraId="67ACB22F" w14:textId="77777777" w:rsidTr="000C601C">
        <w:trPr>
          <w:jc w:val="center"/>
        </w:trPr>
        <w:tc>
          <w:tcPr>
            <w:tcW w:w="5000" w:type="pct"/>
            <w:gridSpan w:val="4"/>
            <w:vAlign w:val="center"/>
          </w:tcPr>
          <w:p w14:paraId="0EFEFFEC" w14:textId="77777777" w:rsidR="008D4FB6" w:rsidRPr="000C601C" w:rsidRDefault="008D4FB6" w:rsidP="003749C1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8D4FB6" w:rsidRPr="000C601C" w14:paraId="328E0849" w14:textId="77777777" w:rsidTr="000C601C">
        <w:trPr>
          <w:jc w:val="center"/>
        </w:trPr>
        <w:tc>
          <w:tcPr>
            <w:tcW w:w="1848" w:type="pct"/>
            <w:vAlign w:val="center"/>
          </w:tcPr>
          <w:p w14:paraId="7E6C0C7D" w14:textId="660DBF03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S</w:t>
            </w:r>
            <w:r w:rsidR="000C601C" w:rsidRPr="000C601C">
              <w:rPr>
                <w:sz w:val="18"/>
                <w:szCs w:val="18"/>
              </w:rPr>
              <w:t>ol</w:t>
            </w:r>
            <w:r w:rsidRPr="000C601C">
              <w:rPr>
                <w:sz w:val="18"/>
                <w:szCs w:val="18"/>
              </w:rPr>
              <w:t>M2</w:t>
            </w:r>
          </w:p>
        </w:tc>
        <w:tc>
          <w:tcPr>
            <w:tcW w:w="2102" w:type="pct"/>
            <w:gridSpan w:val="2"/>
            <w:vAlign w:val="center"/>
          </w:tcPr>
          <w:p w14:paraId="122818E4" w14:textId="77777777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jc w:val="center"/>
              <w:rPr>
                <w:b/>
                <w:sz w:val="18"/>
                <w:szCs w:val="18"/>
              </w:rPr>
            </w:pPr>
            <w:r w:rsidRPr="000C601C">
              <w:rPr>
                <w:b/>
                <w:sz w:val="18"/>
                <w:szCs w:val="18"/>
              </w:rPr>
              <w:t>1</w:t>
            </w:r>
          </w:p>
        </w:tc>
        <w:tc>
          <w:tcPr>
            <w:tcW w:w="1050" w:type="pct"/>
            <w:vAlign w:val="center"/>
          </w:tcPr>
          <w:p w14:paraId="274F9183" w14:textId="77777777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jc w:val="center"/>
              <w:rPr>
                <w:b/>
                <w:sz w:val="18"/>
                <w:szCs w:val="18"/>
              </w:rPr>
            </w:pPr>
            <w:r w:rsidRPr="000C601C">
              <w:rPr>
                <w:b/>
                <w:sz w:val="18"/>
                <w:szCs w:val="18"/>
              </w:rPr>
              <w:t>2</w:t>
            </w:r>
          </w:p>
        </w:tc>
      </w:tr>
      <w:tr w:rsidR="008D4FB6" w:rsidRPr="000C601C" w14:paraId="2610EBDA" w14:textId="77777777" w:rsidTr="000C601C">
        <w:trPr>
          <w:jc w:val="center"/>
        </w:trPr>
        <w:tc>
          <w:tcPr>
            <w:tcW w:w="1848" w:type="pct"/>
            <w:vAlign w:val="center"/>
          </w:tcPr>
          <w:p w14:paraId="0DE0AD1E" w14:textId="77777777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</w:p>
        </w:tc>
        <w:tc>
          <w:tcPr>
            <w:tcW w:w="1051" w:type="pct"/>
            <w:vAlign w:val="center"/>
          </w:tcPr>
          <w:p w14:paraId="7F5E0E25" w14:textId="77777777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jc w:val="center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Conf1</w:t>
            </w:r>
          </w:p>
        </w:tc>
        <w:tc>
          <w:tcPr>
            <w:tcW w:w="1051" w:type="pct"/>
            <w:vAlign w:val="center"/>
          </w:tcPr>
          <w:p w14:paraId="56518EC3" w14:textId="77777777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jc w:val="center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Conf2</w:t>
            </w:r>
          </w:p>
        </w:tc>
        <w:tc>
          <w:tcPr>
            <w:tcW w:w="1050" w:type="pct"/>
            <w:vAlign w:val="center"/>
          </w:tcPr>
          <w:p w14:paraId="11DEA948" w14:textId="77777777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jc w:val="center"/>
              <w:rPr>
                <w:sz w:val="18"/>
                <w:szCs w:val="18"/>
              </w:rPr>
            </w:pPr>
          </w:p>
        </w:tc>
      </w:tr>
      <w:tr w:rsidR="004408E5" w:rsidRPr="000C601C" w14:paraId="76ADC257" w14:textId="77777777" w:rsidTr="000C601C">
        <w:trPr>
          <w:jc w:val="center"/>
        </w:trPr>
        <w:tc>
          <w:tcPr>
            <w:tcW w:w="1848" w:type="pct"/>
            <w:vAlign w:val="center"/>
          </w:tcPr>
          <w:p w14:paraId="7234C29D" w14:textId="1E00F9DB" w:rsidR="004408E5" w:rsidRPr="000C601C" w:rsidRDefault="004408E5" w:rsidP="004408E5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proofErr w:type="spellStart"/>
            <w:r w:rsidRPr="000C601C">
              <w:rPr>
                <w:i/>
                <w:sz w:val="18"/>
                <w:szCs w:val="18"/>
              </w:rPr>
              <w:t>E</w:t>
            </w:r>
            <w:r w:rsidRPr="000C601C">
              <w:rPr>
                <w:sz w:val="18"/>
                <w:szCs w:val="18"/>
                <w:vertAlign w:val="subscript"/>
              </w:rPr>
              <w:t>optimization</w:t>
            </w:r>
            <w:proofErr w:type="spellEnd"/>
          </w:p>
        </w:tc>
        <w:tc>
          <w:tcPr>
            <w:tcW w:w="1051" w:type="pct"/>
            <w:vAlign w:val="center"/>
          </w:tcPr>
          <w:p w14:paraId="6D1AF89E" w14:textId="556D3B4E" w:rsidR="004408E5" w:rsidRPr="000C601C" w:rsidRDefault="004408E5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338892</w:t>
            </w:r>
          </w:p>
        </w:tc>
        <w:tc>
          <w:tcPr>
            <w:tcW w:w="1051" w:type="pct"/>
            <w:vAlign w:val="center"/>
          </w:tcPr>
          <w:p w14:paraId="3EC0C1B4" w14:textId="6C1BD296" w:rsidR="004408E5" w:rsidRPr="000C601C" w:rsidRDefault="004408E5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339595</w:t>
            </w:r>
          </w:p>
        </w:tc>
        <w:tc>
          <w:tcPr>
            <w:tcW w:w="1050" w:type="pct"/>
            <w:vAlign w:val="center"/>
          </w:tcPr>
          <w:p w14:paraId="03D3FD6C" w14:textId="7AEC8D66" w:rsidR="004408E5" w:rsidRPr="000C601C" w:rsidRDefault="004408E5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036.113965</w:t>
            </w:r>
          </w:p>
        </w:tc>
      </w:tr>
      <w:tr w:rsidR="004408E5" w:rsidRPr="000C601C" w14:paraId="365EF5AE" w14:textId="77777777" w:rsidTr="000C601C">
        <w:trPr>
          <w:jc w:val="center"/>
        </w:trPr>
        <w:tc>
          <w:tcPr>
            <w:tcW w:w="1848" w:type="pct"/>
            <w:vAlign w:val="center"/>
          </w:tcPr>
          <w:p w14:paraId="030586F5" w14:textId="4CDC46B0" w:rsidR="004408E5" w:rsidRPr="000C601C" w:rsidRDefault="004408E5" w:rsidP="004408E5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  <w:vertAlign w:val="subscript"/>
              </w:rPr>
            </w:pPr>
            <w:proofErr w:type="spellStart"/>
            <w:r w:rsidRPr="000C601C">
              <w:rPr>
                <w:i/>
                <w:sz w:val="18"/>
                <w:szCs w:val="18"/>
              </w:rPr>
              <w:t>G</w:t>
            </w:r>
            <w:r w:rsidRPr="000C601C">
              <w:rPr>
                <w:sz w:val="18"/>
                <w:szCs w:val="18"/>
                <w:vertAlign w:val="subscript"/>
              </w:rPr>
              <w:t>frequencies</w:t>
            </w:r>
            <w:proofErr w:type="spellEnd"/>
          </w:p>
        </w:tc>
        <w:tc>
          <w:tcPr>
            <w:tcW w:w="1051" w:type="pct"/>
            <w:vAlign w:val="center"/>
          </w:tcPr>
          <w:p w14:paraId="06172885" w14:textId="160EA08C" w:rsidR="004408E5" w:rsidRPr="000C601C" w:rsidRDefault="004408E5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113465</w:t>
            </w:r>
          </w:p>
        </w:tc>
        <w:tc>
          <w:tcPr>
            <w:tcW w:w="1051" w:type="pct"/>
            <w:vAlign w:val="center"/>
          </w:tcPr>
          <w:p w14:paraId="417A1CAF" w14:textId="799CCCE9" w:rsidR="004408E5" w:rsidRPr="000C601C" w:rsidRDefault="004408E5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110336</w:t>
            </w:r>
          </w:p>
        </w:tc>
        <w:tc>
          <w:tcPr>
            <w:tcW w:w="1050" w:type="pct"/>
            <w:vAlign w:val="center"/>
          </w:tcPr>
          <w:p w14:paraId="04AB300C" w14:textId="478945B9" w:rsidR="004408E5" w:rsidRPr="000C601C" w:rsidRDefault="004408E5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035.886527</w:t>
            </w:r>
          </w:p>
        </w:tc>
      </w:tr>
      <w:tr w:rsidR="004408E5" w:rsidRPr="000C601C" w14:paraId="4243F2B7" w14:textId="77777777" w:rsidTr="000C601C">
        <w:trPr>
          <w:jc w:val="center"/>
        </w:trPr>
        <w:tc>
          <w:tcPr>
            <w:tcW w:w="1848" w:type="pct"/>
            <w:vAlign w:val="center"/>
          </w:tcPr>
          <w:p w14:paraId="7403EC53" w14:textId="7F6B68E0" w:rsidR="004408E5" w:rsidRPr="000C601C" w:rsidRDefault="004408E5" w:rsidP="004408E5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proofErr w:type="spellStart"/>
            <w:r w:rsidRPr="000C601C">
              <w:rPr>
                <w:i/>
                <w:sz w:val="18"/>
                <w:szCs w:val="18"/>
              </w:rPr>
              <w:t>E</w:t>
            </w:r>
            <w:r w:rsidRPr="000C601C">
              <w:rPr>
                <w:sz w:val="18"/>
                <w:szCs w:val="18"/>
                <w:vertAlign w:val="subscript"/>
              </w:rPr>
              <w:t>corrections</w:t>
            </w:r>
            <w:proofErr w:type="spellEnd"/>
          </w:p>
        </w:tc>
        <w:tc>
          <w:tcPr>
            <w:tcW w:w="1051" w:type="pct"/>
            <w:vAlign w:val="center"/>
          </w:tcPr>
          <w:p w14:paraId="558E1D5E" w14:textId="50AC9F9B" w:rsidR="004408E5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597724</w:t>
            </w:r>
          </w:p>
        </w:tc>
        <w:tc>
          <w:tcPr>
            <w:tcW w:w="1051" w:type="pct"/>
            <w:vAlign w:val="center"/>
          </w:tcPr>
          <w:p w14:paraId="48098AAC" w14:textId="32D7934E" w:rsidR="004408E5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597766</w:t>
            </w:r>
          </w:p>
        </w:tc>
        <w:tc>
          <w:tcPr>
            <w:tcW w:w="1050" w:type="pct"/>
            <w:vAlign w:val="center"/>
          </w:tcPr>
          <w:p w14:paraId="3119B510" w14:textId="08FA8B36" w:rsidR="004408E5" w:rsidRPr="000C601C" w:rsidRDefault="000D1871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036.33356243</w:t>
            </w:r>
          </w:p>
        </w:tc>
      </w:tr>
      <w:tr w:rsidR="004408E5" w:rsidRPr="000C601C" w14:paraId="65009703" w14:textId="77777777" w:rsidTr="000C601C">
        <w:trPr>
          <w:jc w:val="center"/>
        </w:trPr>
        <w:tc>
          <w:tcPr>
            <w:tcW w:w="1848" w:type="pct"/>
            <w:vAlign w:val="center"/>
          </w:tcPr>
          <w:p w14:paraId="43C33065" w14:textId="51493030" w:rsidR="004408E5" w:rsidRPr="000C601C" w:rsidRDefault="004408E5" w:rsidP="004408E5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r w:rsidRPr="000C601C">
              <w:rPr>
                <w:i/>
                <w:sz w:val="18"/>
                <w:szCs w:val="18"/>
              </w:rPr>
              <w:t>G</w:t>
            </w:r>
          </w:p>
        </w:tc>
        <w:tc>
          <w:tcPr>
            <w:tcW w:w="1051" w:type="pct"/>
            <w:vAlign w:val="center"/>
          </w:tcPr>
          <w:p w14:paraId="32246B55" w14:textId="45AF1050" w:rsidR="004408E5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372296</w:t>
            </w:r>
          </w:p>
        </w:tc>
        <w:tc>
          <w:tcPr>
            <w:tcW w:w="1051" w:type="pct"/>
            <w:vAlign w:val="center"/>
          </w:tcPr>
          <w:p w14:paraId="3A367126" w14:textId="224C030E" w:rsidR="004408E5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111.368507</w:t>
            </w:r>
          </w:p>
        </w:tc>
        <w:tc>
          <w:tcPr>
            <w:tcW w:w="1050" w:type="pct"/>
            <w:vAlign w:val="center"/>
          </w:tcPr>
          <w:p w14:paraId="559F8D67" w14:textId="23C6D9ED" w:rsidR="004408E5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1036.106124</w:t>
            </w:r>
          </w:p>
        </w:tc>
      </w:tr>
      <w:tr w:rsidR="0002255B" w:rsidRPr="000C601C" w14:paraId="5FFF6930" w14:textId="77777777" w:rsidTr="000C601C">
        <w:trPr>
          <w:jc w:val="center"/>
        </w:trPr>
        <w:tc>
          <w:tcPr>
            <w:tcW w:w="1848" w:type="pct"/>
            <w:vAlign w:val="center"/>
          </w:tcPr>
          <w:p w14:paraId="62AE2BD3" w14:textId="0A7D5524" w:rsidR="0002255B" w:rsidRPr="000C601C" w:rsidRDefault="0002255B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Shielding (ppm)</w:t>
            </w:r>
          </w:p>
        </w:tc>
        <w:tc>
          <w:tcPr>
            <w:tcW w:w="1051" w:type="pct"/>
            <w:vAlign w:val="center"/>
          </w:tcPr>
          <w:p w14:paraId="4ED42068" w14:textId="4BE4E915" w:rsidR="0002255B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04.7345</w:t>
            </w:r>
          </w:p>
        </w:tc>
        <w:tc>
          <w:tcPr>
            <w:tcW w:w="1051" w:type="pct"/>
            <w:vAlign w:val="center"/>
          </w:tcPr>
          <w:p w14:paraId="3AEC1F0E" w14:textId="16C03C62" w:rsidR="0002255B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05.2207</w:t>
            </w:r>
          </w:p>
        </w:tc>
        <w:tc>
          <w:tcPr>
            <w:tcW w:w="1050" w:type="pct"/>
            <w:vAlign w:val="center"/>
          </w:tcPr>
          <w:p w14:paraId="0F703DCC" w14:textId="7C8CC710" w:rsidR="0002255B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36.8196</w:t>
            </w:r>
          </w:p>
        </w:tc>
      </w:tr>
      <w:tr w:rsidR="0002255B" w:rsidRPr="000C601C" w14:paraId="15DF5E98" w14:textId="77777777" w:rsidTr="000C601C">
        <w:trPr>
          <w:jc w:val="center"/>
        </w:trPr>
        <w:tc>
          <w:tcPr>
            <w:tcW w:w="1848" w:type="pct"/>
            <w:vAlign w:val="center"/>
          </w:tcPr>
          <w:p w14:paraId="64734B79" w14:textId="4E87989A" w:rsidR="0002255B" w:rsidRPr="000C601C" w:rsidRDefault="0002255B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Averaged shielding (ppm)</w:t>
            </w:r>
          </w:p>
        </w:tc>
        <w:tc>
          <w:tcPr>
            <w:tcW w:w="2102" w:type="pct"/>
            <w:gridSpan w:val="2"/>
            <w:vAlign w:val="center"/>
          </w:tcPr>
          <w:p w14:paraId="36235685" w14:textId="5E210447" w:rsidR="0002255B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04.7431</w:t>
            </w:r>
          </w:p>
        </w:tc>
        <w:tc>
          <w:tcPr>
            <w:tcW w:w="1050" w:type="pct"/>
            <w:vAlign w:val="center"/>
          </w:tcPr>
          <w:p w14:paraId="04BB05EF" w14:textId="0AE21C7F" w:rsidR="0002255B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36.8196</w:t>
            </w:r>
          </w:p>
        </w:tc>
      </w:tr>
      <w:tr w:rsidR="0002255B" w:rsidRPr="000C601C" w14:paraId="709DB2CC" w14:textId="77777777" w:rsidTr="000C601C">
        <w:trPr>
          <w:jc w:val="center"/>
        </w:trPr>
        <w:tc>
          <w:tcPr>
            <w:tcW w:w="5000" w:type="pct"/>
            <w:gridSpan w:val="4"/>
            <w:vAlign w:val="center"/>
          </w:tcPr>
          <w:p w14:paraId="36EB014D" w14:textId="77777777" w:rsidR="0002255B" w:rsidRPr="000C601C" w:rsidRDefault="0002255B" w:rsidP="003749C1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8D4FB6" w:rsidRPr="000C601C" w14:paraId="20C6C183" w14:textId="77777777" w:rsidTr="000C601C">
        <w:trPr>
          <w:jc w:val="center"/>
        </w:trPr>
        <w:tc>
          <w:tcPr>
            <w:tcW w:w="1848" w:type="pct"/>
            <w:vAlign w:val="center"/>
          </w:tcPr>
          <w:p w14:paraId="17E4A578" w14:textId="3182F907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S</w:t>
            </w:r>
            <w:r w:rsidR="000C601C" w:rsidRPr="000C601C">
              <w:rPr>
                <w:sz w:val="18"/>
                <w:szCs w:val="18"/>
              </w:rPr>
              <w:t>ol</w:t>
            </w:r>
            <w:r w:rsidRPr="000C601C">
              <w:rPr>
                <w:sz w:val="18"/>
                <w:szCs w:val="18"/>
              </w:rPr>
              <w:t>M</w:t>
            </w:r>
            <w:r w:rsidR="00B87E8A" w:rsidRPr="000C601C">
              <w:rPr>
                <w:sz w:val="18"/>
                <w:szCs w:val="18"/>
              </w:rPr>
              <w:t>3</w:t>
            </w:r>
          </w:p>
        </w:tc>
        <w:tc>
          <w:tcPr>
            <w:tcW w:w="1051" w:type="pct"/>
            <w:vAlign w:val="center"/>
          </w:tcPr>
          <w:p w14:paraId="724C41D6" w14:textId="77777777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jc w:val="center"/>
              <w:rPr>
                <w:b/>
                <w:sz w:val="18"/>
                <w:szCs w:val="18"/>
              </w:rPr>
            </w:pPr>
            <w:r w:rsidRPr="000C601C">
              <w:rPr>
                <w:b/>
                <w:sz w:val="18"/>
                <w:szCs w:val="18"/>
              </w:rPr>
              <w:t>1</w:t>
            </w:r>
          </w:p>
        </w:tc>
        <w:tc>
          <w:tcPr>
            <w:tcW w:w="2101" w:type="pct"/>
            <w:gridSpan w:val="2"/>
            <w:vAlign w:val="center"/>
          </w:tcPr>
          <w:p w14:paraId="2EE1A013" w14:textId="77777777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jc w:val="center"/>
              <w:rPr>
                <w:b/>
                <w:sz w:val="18"/>
                <w:szCs w:val="18"/>
              </w:rPr>
            </w:pPr>
            <w:r w:rsidRPr="000C601C">
              <w:rPr>
                <w:b/>
                <w:sz w:val="18"/>
                <w:szCs w:val="18"/>
              </w:rPr>
              <w:t>2</w:t>
            </w:r>
          </w:p>
        </w:tc>
      </w:tr>
      <w:tr w:rsidR="008D4FB6" w:rsidRPr="000C601C" w14:paraId="27747A80" w14:textId="77777777" w:rsidTr="000C601C">
        <w:trPr>
          <w:jc w:val="center"/>
        </w:trPr>
        <w:tc>
          <w:tcPr>
            <w:tcW w:w="1848" w:type="pct"/>
            <w:vAlign w:val="center"/>
          </w:tcPr>
          <w:p w14:paraId="03FA7272" w14:textId="77777777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</w:p>
        </w:tc>
        <w:tc>
          <w:tcPr>
            <w:tcW w:w="1051" w:type="pct"/>
            <w:vAlign w:val="center"/>
          </w:tcPr>
          <w:p w14:paraId="3A052734" w14:textId="645D09D8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051" w:type="pct"/>
            <w:vAlign w:val="center"/>
          </w:tcPr>
          <w:p w14:paraId="72BDBAAC" w14:textId="034613F0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jc w:val="center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Conf1</w:t>
            </w:r>
          </w:p>
        </w:tc>
        <w:tc>
          <w:tcPr>
            <w:tcW w:w="1050" w:type="pct"/>
            <w:vAlign w:val="center"/>
          </w:tcPr>
          <w:p w14:paraId="73AF4EF1" w14:textId="327780F5" w:rsidR="008D4FB6" w:rsidRPr="000C601C" w:rsidRDefault="008D4FB6" w:rsidP="003749C1">
            <w:pPr>
              <w:tabs>
                <w:tab w:val="left" w:pos="2913"/>
              </w:tabs>
              <w:spacing w:line="360" w:lineRule="auto"/>
              <w:jc w:val="center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Conf2</w:t>
            </w:r>
          </w:p>
        </w:tc>
      </w:tr>
      <w:tr w:rsidR="004408E5" w:rsidRPr="000C601C" w14:paraId="11EF37A2" w14:textId="77777777" w:rsidTr="000C601C">
        <w:trPr>
          <w:jc w:val="center"/>
        </w:trPr>
        <w:tc>
          <w:tcPr>
            <w:tcW w:w="1848" w:type="pct"/>
            <w:vAlign w:val="center"/>
          </w:tcPr>
          <w:p w14:paraId="3A8C3939" w14:textId="1B41B55D" w:rsidR="004408E5" w:rsidRPr="000C601C" w:rsidRDefault="004408E5" w:rsidP="004408E5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proofErr w:type="spellStart"/>
            <w:r w:rsidRPr="000C601C">
              <w:rPr>
                <w:i/>
                <w:sz w:val="18"/>
                <w:szCs w:val="18"/>
              </w:rPr>
              <w:t>E</w:t>
            </w:r>
            <w:r w:rsidRPr="000C601C">
              <w:rPr>
                <w:sz w:val="18"/>
                <w:szCs w:val="18"/>
                <w:vertAlign w:val="subscript"/>
              </w:rPr>
              <w:t>optimization</w:t>
            </w:r>
            <w:proofErr w:type="spellEnd"/>
          </w:p>
        </w:tc>
        <w:tc>
          <w:tcPr>
            <w:tcW w:w="1051" w:type="pct"/>
            <w:vAlign w:val="center"/>
          </w:tcPr>
          <w:p w14:paraId="307C0671" w14:textId="3DAECBEC" w:rsidR="004408E5" w:rsidRPr="000C601C" w:rsidRDefault="004408E5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2530.644420</w:t>
            </w:r>
          </w:p>
        </w:tc>
        <w:tc>
          <w:tcPr>
            <w:tcW w:w="1051" w:type="pct"/>
            <w:vAlign w:val="center"/>
          </w:tcPr>
          <w:p w14:paraId="210FE283" w14:textId="0689FDA4" w:rsidR="004408E5" w:rsidRPr="000C601C" w:rsidRDefault="004408E5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2455.410990</w:t>
            </w:r>
          </w:p>
        </w:tc>
        <w:tc>
          <w:tcPr>
            <w:tcW w:w="1050" w:type="pct"/>
            <w:vAlign w:val="center"/>
          </w:tcPr>
          <w:p w14:paraId="79717DAC" w14:textId="63018D13" w:rsidR="004408E5" w:rsidRPr="000C601C" w:rsidRDefault="004408E5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2455.412172</w:t>
            </w:r>
          </w:p>
        </w:tc>
      </w:tr>
      <w:tr w:rsidR="004408E5" w:rsidRPr="000C601C" w14:paraId="3968E665" w14:textId="77777777" w:rsidTr="000C601C">
        <w:trPr>
          <w:jc w:val="center"/>
        </w:trPr>
        <w:tc>
          <w:tcPr>
            <w:tcW w:w="1848" w:type="pct"/>
            <w:vAlign w:val="center"/>
          </w:tcPr>
          <w:p w14:paraId="2135F6FA" w14:textId="5E9B1413" w:rsidR="004408E5" w:rsidRPr="000C601C" w:rsidRDefault="004408E5" w:rsidP="004408E5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  <w:vertAlign w:val="subscript"/>
              </w:rPr>
            </w:pPr>
            <w:proofErr w:type="spellStart"/>
            <w:r w:rsidRPr="000C601C">
              <w:rPr>
                <w:i/>
                <w:sz w:val="18"/>
                <w:szCs w:val="18"/>
              </w:rPr>
              <w:t>G</w:t>
            </w:r>
            <w:r w:rsidRPr="000C601C">
              <w:rPr>
                <w:sz w:val="18"/>
                <w:szCs w:val="18"/>
                <w:vertAlign w:val="subscript"/>
              </w:rPr>
              <w:t>frequencies</w:t>
            </w:r>
            <w:proofErr w:type="spellEnd"/>
          </w:p>
        </w:tc>
        <w:tc>
          <w:tcPr>
            <w:tcW w:w="1051" w:type="pct"/>
            <w:vAlign w:val="center"/>
          </w:tcPr>
          <w:p w14:paraId="2E50A658" w14:textId="078378D5" w:rsidR="004408E5" w:rsidRPr="000C601C" w:rsidRDefault="004408E5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2530.410924</w:t>
            </w:r>
          </w:p>
        </w:tc>
        <w:tc>
          <w:tcPr>
            <w:tcW w:w="1051" w:type="pct"/>
            <w:vAlign w:val="center"/>
          </w:tcPr>
          <w:p w14:paraId="670A496B" w14:textId="3C5244F0" w:rsidR="004408E5" w:rsidRPr="000C601C" w:rsidRDefault="004408E5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2455.172755</w:t>
            </w:r>
          </w:p>
        </w:tc>
        <w:tc>
          <w:tcPr>
            <w:tcW w:w="1050" w:type="pct"/>
            <w:vAlign w:val="center"/>
          </w:tcPr>
          <w:p w14:paraId="10AF8AB4" w14:textId="75605167" w:rsidR="004408E5" w:rsidRPr="000C601C" w:rsidRDefault="004408E5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2455.177250</w:t>
            </w:r>
          </w:p>
        </w:tc>
      </w:tr>
      <w:tr w:rsidR="004408E5" w:rsidRPr="000C601C" w14:paraId="41A09127" w14:textId="77777777" w:rsidTr="000C601C">
        <w:trPr>
          <w:jc w:val="center"/>
        </w:trPr>
        <w:tc>
          <w:tcPr>
            <w:tcW w:w="1848" w:type="pct"/>
            <w:vAlign w:val="center"/>
          </w:tcPr>
          <w:p w14:paraId="085B83B7" w14:textId="7A5334B4" w:rsidR="004408E5" w:rsidRPr="000C601C" w:rsidRDefault="004408E5" w:rsidP="004408E5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proofErr w:type="spellStart"/>
            <w:r w:rsidRPr="000C601C">
              <w:rPr>
                <w:i/>
                <w:sz w:val="18"/>
                <w:szCs w:val="18"/>
              </w:rPr>
              <w:t>E</w:t>
            </w:r>
            <w:r w:rsidRPr="000C601C">
              <w:rPr>
                <w:sz w:val="18"/>
                <w:szCs w:val="18"/>
                <w:vertAlign w:val="subscript"/>
              </w:rPr>
              <w:t>corrections</w:t>
            </w:r>
            <w:proofErr w:type="spellEnd"/>
          </w:p>
        </w:tc>
        <w:tc>
          <w:tcPr>
            <w:tcW w:w="1051" w:type="pct"/>
            <w:vAlign w:val="center"/>
          </w:tcPr>
          <w:p w14:paraId="39D8C0D9" w14:textId="74ECF5F6" w:rsidR="004408E5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2531.000401</w:t>
            </w:r>
          </w:p>
        </w:tc>
        <w:tc>
          <w:tcPr>
            <w:tcW w:w="1051" w:type="pct"/>
            <w:vAlign w:val="center"/>
          </w:tcPr>
          <w:p w14:paraId="4B6B159B" w14:textId="746115EA" w:rsidR="004408E5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2455.733591</w:t>
            </w:r>
          </w:p>
        </w:tc>
        <w:tc>
          <w:tcPr>
            <w:tcW w:w="1050" w:type="pct"/>
            <w:vAlign w:val="center"/>
          </w:tcPr>
          <w:p w14:paraId="6628ADCD" w14:textId="7A7F042B" w:rsidR="004408E5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2455.733946</w:t>
            </w:r>
          </w:p>
        </w:tc>
      </w:tr>
      <w:tr w:rsidR="004408E5" w:rsidRPr="000C601C" w14:paraId="7FCAE9B0" w14:textId="77777777" w:rsidTr="000C601C">
        <w:trPr>
          <w:jc w:val="center"/>
        </w:trPr>
        <w:tc>
          <w:tcPr>
            <w:tcW w:w="1848" w:type="pct"/>
            <w:vAlign w:val="center"/>
          </w:tcPr>
          <w:p w14:paraId="47ED4C6D" w14:textId="2B376EE6" w:rsidR="004408E5" w:rsidRPr="000C601C" w:rsidRDefault="004408E5" w:rsidP="004408E5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r w:rsidRPr="000C601C">
              <w:rPr>
                <w:i/>
                <w:sz w:val="18"/>
                <w:szCs w:val="18"/>
              </w:rPr>
              <w:t>G</w:t>
            </w:r>
          </w:p>
        </w:tc>
        <w:tc>
          <w:tcPr>
            <w:tcW w:w="1051" w:type="pct"/>
            <w:vAlign w:val="center"/>
          </w:tcPr>
          <w:p w14:paraId="7599C178" w14:textId="55E91EC1" w:rsidR="004408E5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2530.766905</w:t>
            </w:r>
          </w:p>
        </w:tc>
        <w:tc>
          <w:tcPr>
            <w:tcW w:w="1051" w:type="pct"/>
            <w:vAlign w:val="center"/>
          </w:tcPr>
          <w:p w14:paraId="26A00A90" w14:textId="0E24994B" w:rsidR="004408E5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2455.495356</w:t>
            </w:r>
          </w:p>
        </w:tc>
        <w:tc>
          <w:tcPr>
            <w:tcW w:w="1050" w:type="pct"/>
            <w:vAlign w:val="center"/>
          </w:tcPr>
          <w:p w14:paraId="64C1F46D" w14:textId="283041B5" w:rsidR="004408E5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-2455.499024</w:t>
            </w:r>
          </w:p>
        </w:tc>
      </w:tr>
      <w:tr w:rsidR="0002255B" w:rsidRPr="000C601C" w14:paraId="4777E31C" w14:textId="77777777" w:rsidTr="000C601C">
        <w:trPr>
          <w:jc w:val="center"/>
        </w:trPr>
        <w:tc>
          <w:tcPr>
            <w:tcW w:w="1848" w:type="pct"/>
            <w:vAlign w:val="center"/>
          </w:tcPr>
          <w:p w14:paraId="2673FAF4" w14:textId="0BEAD81A" w:rsidR="0002255B" w:rsidRPr="000C601C" w:rsidRDefault="0002255B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Shielding (ppm)</w:t>
            </w:r>
          </w:p>
        </w:tc>
        <w:tc>
          <w:tcPr>
            <w:tcW w:w="1051" w:type="pct"/>
            <w:vAlign w:val="center"/>
          </w:tcPr>
          <w:p w14:paraId="4A6F196A" w14:textId="5DFB422D" w:rsidR="0002255B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01.8276</w:t>
            </w:r>
          </w:p>
        </w:tc>
        <w:tc>
          <w:tcPr>
            <w:tcW w:w="1051" w:type="pct"/>
            <w:vAlign w:val="center"/>
          </w:tcPr>
          <w:p w14:paraId="232EC8E2" w14:textId="348D70E7" w:rsidR="0002255B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37.5307</w:t>
            </w:r>
          </w:p>
        </w:tc>
        <w:tc>
          <w:tcPr>
            <w:tcW w:w="1050" w:type="pct"/>
            <w:vAlign w:val="center"/>
          </w:tcPr>
          <w:p w14:paraId="54DD439E" w14:textId="14A77183" w:rsidR="0002255B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35.6489</w:t>
            </w:r>
          </w:p>
        </w:tc>
      </w:tr>
      <w:tr w:rsidR="0002255B" w:rsidRPr="000C601C" w14:paraId="0091F890" w14:textId="77777777" w:rsidTr="000C601C">
        <w:trPr>
          <w:jc w:val="center"/>
        </w:trPr>
        <w:tc>
          <w:tcPr>
            <w:tcW w:w="1848" w:type="pct"/>
            <w:vAlign w:val="center"/>
          </w:tcPr>
          <w:p w14:paraId="5D50736D" w14:textId="4A2A7BD9" w:rsidR="0002255B" w:rsidRPr="000C601C" w:rsidRDefault="0002255B" w:rsidP="003749C1">
            <w:pPr>
              <w:tabs>
                <w:tab w:val="left" w:pos="2913"/>
              </w:tabs>
              <w:spacing w:line="360" w:lineRule="auto"/>
              <w:rPr>
                <w:sz w:val="18"/>
                <w:szCs w:val="18"/>
              </w:rPr>
            </w:pPr>
            <w:r w:rsidRPr="000C601C">
              <w:rPr>
                <w:sz w:val="18"/>
                <w:szCs w:val="18"/>
              </w:rPr>
              <w:t>Averaged shielding (ppm)</w:t>
            </w:r>
          </w:p>
        </w:tc>
        <w:tc>
          <w:tcPr>
            <w:tcW w:w="1051" w:type="pct"/>
            <w:vAlign w:val="center"/>
          </w:tcPr>
          <w:p w14:paraId="7B6D50E4" w14:textId="655523FB" w:rsidR="0002255B" w:rsidRPr="000C601C" w:rsidRDefault="000D1871" w:rsidP="00C65EA4">
            <w:pPr>
              <w:spacing w:line="360" w:lineRule="auto"/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01.8276</w:t>
            </w:r>
          </w:p>
        </w:tc>
        <w:tc>
          <w:tcPr>
            <w:tcW w:w="2101" w:type="pct"/>
            <w:gridSpan w:val="2"/>
            <w:vAlign w:val="center"/>
          </w:tcPr>
          <w:p w14:paraId="3FCB97F9" w14:textId="2CE6FCDF" w:rsidR="0002255B" w:rsidRPr="000C601C" w:rsidRDefault="000D1871" w:rsidP="00C65EA4">
            <w:pPr>
              <w:jc w:val="center"/>
              <w:rPr>
                <w:color w:val="000000"/>
                <w:sz w:val="18"/>
                <w:szCs w:val="18"/>
              </w:rPr>
            </w:pPr>
            <w:r w:rsidRPr="000C601C">
              <w:rPr>
                <w:color w:val="000000"/>
                <w:sz w:val="18"/>
                <w:szCs w:val="18"/>
              </w:rPr>
              <w:t>335.6868</w:t>
            </w:r>
          </w:p>
        </w:tc>
      </w:tr>
    </w:tbl>
    <w:p w14:paraId="4D244473" w14:textId="0C1E2B1E" w:rsidR="00BA4D37" w:rsidRPr="00127CCA" w:rsidRDefault="0002255B" w:rsidP="003749C1">
      <w:pPr>
        <w:tabs>
          <w:tab w:val="left" w:pos="2913"/>
        </w:tabs>
        <w:spacing w:after="0" w:line="360" w:lineRule="auto"/>
      </w:pPr>
      <w:r w:rsidRPr="00127CCA">
        <w:lastRenderedPageBreak/>
        <w:t>Table S</w:t>
      </w:r>
      <w:r w:rsidR="009424F5" w:rsidRPr="00127CCA">
        <w:t>2</w:t>
      </w:r>
      <w:r w:rsidRPr="00127CCA">
        <w:t xml:space="preserve">. Computed energies (in Hartree) and shielding for compounds </w:t>
      </w:r>
      <w:r w:rsidRPr="00127CCA">
        <w:rPr>
          <w:b/>
        </w:rPr>
        <w:t>1</w:t>
      </w:r>
      <w:r w:rsidRPr="00127CCA">
        <w:t xml:space="preserve"> and </w:t>
      </w:r>
      <w:r w:rsidRPr="00127CCA">
        <w:rPr>
          <w:b/>
        </w:rPr>
        <w:t>2</w:t>
      </w:r>
      <w:r w:rsidRPr="00127CCA">
        <w:t xml:space="preserve"> according to different solution models (SMs).</w:t>
      </w:r>
    </w:p>
    <w:p w14:paraId="55F18DD0" w14:textId="77777777" w:rsidR="00BA4D37" w:rsidRPr="00127CCA" w:rsidRDefault="00BA4D37" w:rsidP="003749C1">
      <w:pPr>
        <w:keepNext/>
        <w:spacing w:after="0" w:line="360" w:lineRule="auto"/>
        <w:jc w:val="center"/>
      </w:pPr>
      <w:r w:rsidRPr="00127CCA">
        <w:rPr>
          <w:noProof/>
        </w:rPr>
        <w:drawing>
          <wp:inline distT="0" distB="0" distL="0" distR="0" wp14:anchorId="09DFF5D2" wp14:editId="6FE62F16">
            <wp:extent cx="3748300" cy="2812242"/>
            <wp:effectExtent l="0" t="0" r="5080" b="7620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4675" cy="28245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5E5BBA" w14:textId="6AA65526" w:rsidR="00BA4D37" w:rsidRPr="00127CCA" w:rsidRDefault="00BA4D37" w:rsidP="003749C1">
      <w:pPr>
        <w:tabs>
          <w:tab w:val="left" w:pos="2913"/>
        </w:tabs>
        <w:spacing w:after="0" w:line="360" w:lineRule="auto"/>
        <w:rPr>
          <w:sz w:val="20"/>
          <w:szCs w:val="20"/>
        </w:rPr>
      </w:pPr>
      <w:r w:rsidRPr="00127CCA">
        <w:rPr>
          <w:sz w:val="20"/>
          <w:szCs w:val="20"/>
        </w:rPr>
        <w:t>Figure S</w:t>
      </w:r>
      <w:r w:rsidR="00056158" w:rsidRPr="00127CCA">
        <w:rPr>
          <w:sz w:val="20"/>
          <w:szCs w:val="20"/>
        </w:rPr>
        <w:t>3</w:t>
      </w:r>
      <w:r w:rsidRPr="00127CCA">
        <w:rPr>
          <w:sz w:val="20"/>
          <w:szCs w:val="20"/>
        </w:rPr>
        <w:t xml:space="preserve">. Comparison between </w:t>
      </w:r>
      <w:r w:rsidR="00EF0DFE" w:rsidRPr="00127CCA">
        <w:rPr>
          <w:sz w:val="20"/>
          <w:szCs w:val="20"/>
        </w:rPr>
        <w:t>theoretical</w:t>
      </w:r>
      <w:r w:rsidRPr="00127CCA">
        <w:rPr>
          <w:sz w:val="20"/>
          <w:szCs w:val="20"/>
        </w:rPr>
        <w:t xml:space="preserve"> </w:t>
      </w:r>
      <w:r w:rsidR="00EF0DFE" w:rsidRPr="00127CCA">
        <w:rPr>
          <w:sz w:val="20"/>
          <w:szCs w:val="20"/>
        </w:rPr>
        <w:t>and</w:t>
      </w:r>
      <w:r w:rsidRPr="00127CCA">
        <w:rPr>
          <w:sz w:val="20"/>
          <w:szCs w:val="20"/>
        </w:rPr>
        <w:t xml:space="preserve"> experimental chemical shift (orange). Selected approaches </w:t>
      </w:r>
      <w:r w:rsidR="00EF0DFE" w:rsidRPr="00127CCA">
        <w:rPr>
          <w:sz w:val="20"/>
          <w:szCs w:val="20"/>
        </w:rPr>
        <w:t>include</w:t>
      </w:r>
      <w:r w:rsidRPr="00127CCA">
        <w:rPr>
          <w:sz w:val="20"/>
          <w:szCs w:val="20"/>
        </w:rPr>
        <w:t xml:space="preserve"> computation of NMR shielding tensor </w:t>
      </w:r>
      <w:r w:rsidR="00EF0DFE" w:rsidRPr="00127CCA">
        <w:rPr>
          <w:sz w:val="20"/>
          <w:szCs w:val="20"/>
        </w:rPr>
        <w:t xml:space="preserve">in vacuum </w:t>
      </w:r>
      <w:r w:rsidRPr="00127CCA">
        <w:rPr>
          <w:sz w:val="20"/>
          <w:szCs w:val="20"/>
        </w:rPr>
        <w:t xml:space="preserve">(red, solution model 1), </w:t>
      </w:r>
      <w:r w:rsidR="00EF0DFE" w:rsidRPr="00127CCA">
        <w:rPr>
          <w:sz w:val="20"/>
          <w:szCs w:val="20"/>
        </w:rPr>
        <w:t xml:space="preserve">with PCM </w:t>
      </w:r>
      <w:r w:rsidRPr="00127CCA">
        <w:rPr>
          <w:sz w:val="20"/>
          <w:szCs w:val="20"/>
        </w:rPr>
        <w:t xml:space="preserve">(green, solution model 2), and </w:t>
      </w:r>
      <w:r w:rsidR="00EF0DFE" w:rsidRPr="00127CCA">
        <w:rPr>
          <w:sz w:val="20"/>
          <w:szCs w:val="20"/>
        </w:rPr>
        <w:t xml:space="preserve">with PCM </w:t>
      </w:r>
      <w:r w:rsidRPr="00127CCA">
        <w:rPr>
          <w:sz w:val="20"/>
          <w:szCs w:val="20"/>
        </w:rPr>
        <w:t xml:space="preserve">in the presence of a molecule of </w:t>
      </w:r>
      <w:r w:rsidR="00EF0DFE" w:rsidRPr="00127CCA">
        <w:rPr>
          <w:sz w:val="20"/>
          <w:szCs w:val="20"/>
        </w:rPr>
        <w:t xml:space="preserve">solvent, i.e. </w:t>
      </w:r>
      <w:r w:rsidRPr="00127CCA">
        <w:rPr>
          <w:sz w:val="20"/>
          <w:szCs w:val="20"/>
        </w:rPr>
        <w:t>chloroform</w:t>
      </w:r>
      <w:r w:rsidR="00EF0DFE" w:rsidRPr="00127CCA">
        <w:rPr>
          <w:sz w:val="20"/>
          <w:szCs w:val="20"/>
        </w:rPr>
        <w:t>,</w:t>
      </w:r>
      <w:r w:rsidRPr="00127CCA">
        <w:rPr>
          <w:sz w:val="20"/>
          <w:szCs w:val="20"/>
        </w:rPr>
        <w:t xml:space="preserve"> (blue, solution model 3).</w:t>
      </w:r>
    </w:p>
    <w:p w14:paraId="52784EA1" w14:textId="22263DB5" w:rsidR="003749C1" w:rsidRPr="00127CCA" w:rsidRDefault="003749C1" w:rsidP="003749C1">
      <w:pPr>
        <w:tabs>
          <w:tab w:val="left" w:pos="2913"/>
        </w:tabs>
        <w:spacing w:after="0" w:line="360" w:lineRule="auto"/>
        <w:rPr>
          <w:sz w:val="20"/>
          <w:szCs w:val="20"/>
        </w:rPr>
      </w:pPr>
    </w:p>
    <w:p w14:paraId="301A1302" w14:textId="77777777" w:rsidR="004709AB" w:rsidRPr="00127CCA" w:rsidRDefault="004709AB" w:rsidP="003749C1">
      <w:pPr>
        <w:tabs>
          <w:tab w:val="left" w:pos="2913"/>
        </w:tabs>
        <w:spacing w:after="0" w:line="360" w:lineRule="auto"/>
        <w:rPr>
          <w:sz w:val="20"/>
          <w:szCs w:val="20"/>
        </w:rPr>
      </w:pPr>
    </w:p>
    <w:p w14:paraId="2D8514EA" w14:textId="7E7DFB5E" w:rsidR="00BA4D37" w:rsidRPr="00127CCA" w:rsidRDefault="003749C1" w:rsidP="000C601C">
      <w:pPr>
        <w:pStyle w:val="Titolo1"/>
      </w:pPr>
      <w:bookmarkStart w:id="2" w:name="_Toc152748030"/>
      <w:r w:rsidRPr="00127CCA">
        <w:t>3. Geometrical effect of QM/MM optimization</w:t>
      </w:r>
      <w:bookmarkEnd w:id="2"/>
    </w:p>
    <w:p w14:paraId="7F87A61F" w14:textId="03BEBABE" w:rsidR="000555C5" w:rsidRPr="00127CCA" w:rsidRDefault="000555C5" w:rsidP="003749C1">
      <w:pPr>
        <w:tabs>
          <w:tab w:val="left" w:pos="2913"/>
        </w:tabs>
        <w:spacing w:after="0" w:line="360" w:lineRule="auto"/>
        <w:jc w:val="center"/>
        <w:rPr>
          <w:sz w:val="18"/>
          <w:szCs w:val="18"/>
        </w:rPr>
      </w:pPr>
      <w:r w:rsidRPr="00127CCA">
        <w:rPr>
          <w:noProof/>
          <w:sz w:val="18"/>
          <w:szCs w:val="18"/>
        </w:rPr>
        <w:drawing>
          <wp:inline distT="0" distB="0" distL="0" distR="0" wp14:anchorId="7540F712" wp14:editId="41E88EC3">
            <wp:extent cx="1652270" cy="1414179"/>
            <wp:effectExtent l="0" t="0" r="5080" b="0"/>
            <wp:docPr id="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699" t="18639" r="17879" b="16249"/>
                    <a:stretch/>
                  </pic:blipFill>
                  <pic:spPr bwMode="auto">
                    <a:xfrm>
                      <a:off x="0" y="0"/>
                      <a:ext cx="1659621" cy="14204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0EB6B5" w14:textId="281CADC0" w:rsidR="003D2D5A" w:rsidRPr="00127CCA" w:rsidRDefault="003D2D5A" w:rsidP="003749C1">
      <w:pPr>
        <w:tabs>
          <w:tab w:val="left" w:pos="2913"/>
        </w:tabs>
        <w:spacing w:after="0" w:line="360" w:lineRule="auto"/>
        <w:rPr>
          <w:sz w:val="18"/>
          <w:szCs w:val="18"/>
        </w:rPr>
      </w:pPr>
      <w:r w:rsidRPr="00127CCA">
        <w:rPr>
          <w:sz w:val="20"/>
          <w:szCs w:val="20"/>
        </w:rPr>
        <w:t>Figure S</w:t>
      </w:r>
      <w:r w:rsidR="00056158" w:rsidRPr="00127CCA">
        <w:rPr>
          <w:sz w:val="20"/>
          <w:szCs w:val="20"/>
        </w:rPr>
        <w:t>4</w:t>
      </w:r>
      <w:r w:rsidRPr="00127CCA">
        <w:rPr>
          <w:sz w:val="20"/>
          <w:szCs w:val="20"/>
        </w:rPr>
        <w:t xml:space="preserve">. Superposition of geometry of compound </w:t>
      </w:r>
      <w:r w:rsidRPr="00127CCA">
        <w:rPr>
          <w:b/>
          <w:sz w:val="20"/>
          <w:szCs w:val="20"/>
        </w:rPr>
        <w:t>1</w:t>
      </w:r>
      <w:r w:rsidRPr="00127CCA">
        <w:rPr>
          <w:sz w:val="20"/>
          <w:szCs w:val="20"/>
        </w:rPr>
        <w:t xml:space="preserve"> from single snapshot, after molecular dynamic sampling with (red)</w:t>
      </w:r>
      <w:r w:rsidRPr="00127CCA">
        <w:rPr>
          <w:sz w:val="18"/>
          <w:szCs w:val="18"/>
        </w:rPr>
        <w:t xml:space="preserve"> and </w:t>
      </w:r>
      <w:r w:rsidRPr="00127CCA">
        <w:rPr>
          <w:sz w:val="20"/>
          <w:szCs w:val="20"/>
        </w:rPr>
        <w:t>without (in blue) QM/MM optimization with a M layer of 5 Å (RMSD = 0.402).</w:t>
      </w:r>
    </w:p>
    <w:p w14:paraId="3FCB3C61" w14:textId="73580DCA" w:rsidR="00553258" w:rsidRPr="00127CCA" w:rsidRDefault="00553258" w:rsidP="003749C1">
      <w:pPr>
        <w:tabs>
          <w:tab w:val="left" w:pos="2913"/>
        </w:tabs>
        <w:spacing w:after="0" w:line="360" w:lineRule="auto"/>
        <w:rPr>
          <w:sz w:val="18"/>
          <w:szCs w:val="18"/>
        </w:rPr>
      </w:pPr>
    </w:p>
    <w:p w14:paraId="1415E4F6" w14:textId="26FD7E78" w:rsidR="004709AB" w:rsidRPr="00127CCA" w:rsidRDefault="004709AB" w:rsidP="003749C1">
      <w:pPr>
        <w:tabs>
          <w:tab w:val="left" w:pos="2913"/>
        </w:tabs>
        <w:spacing w:after="0" w:line="360" w:lineRule="auto"/>
        <w:rPr>
          <w:sz w:val="18"/>
          <w:szCs w:val="18"/>
        </w:rPr>
      </w:pPr>
    </w:p>
    <w:p w14:paraId="35E4192A" w14:textId="67175844" w:rsidR="004709AB" w:rsidRDefault="004709AB" w:rsidP="003749C1">
      <w:pPr>
        <w:tabs>
          <w:tab w:val="left" w:pos="2913"/>
        </w:tabs>
        <w:spacing w:after="0" w:line="360" w:lineRule="auto"/>
        <w:rPr>
          <w:sz w:val="18"/>
          <w:szCs w:val="18"/>
        </w:rPr>
      </w:pPr>
    </w:p>
    <w:p w14:paraId="05A22098" w14:textId="37C90C4F" w:rsidR="000C601C" w:rsidRDefault="000C601C" w:rsidP="003749C1">
      <w:pPr>
        <w:tabs>
          <w:tab w:val="left" w:pos="2913"/>
        </w:tabs>
        <w:spacing w:after="0" w:line="360" w:lineRule="auto"/>
        <w:rPr>
          <w:sz w:val="18"/>
          <w:szCs w:val="18"/>
        </w:rPr>
      </w:pPr>
    </w:p>
    <w:p w14:paraId="36EA092B" w14:textId="4B6E81A0" w:rsidR="000C601C" w:rsidRDefault="000C601C" w:rsidP="003749C1">
      <w:pPr>
        <w:tabs>
          <w:tab w:val="left" w:pos="2913"/>
        </w:tabs>
        <w:spacing w:after="0" w:line="360" w:lineRule="auto"/>
        <w:rPr>
          <w:sz w:val="18"/>
          <w:szCs w:val="18"/>
        </w:rPr>
      </w:pPr>
    </w:p>
    <w:p w14:paraId="696FAA25" w14:textId="3C6E35C2" w:rsidR="000C601C" w:rsidRDefault="000C601C" w:rsidP="003749C1">
      <w:pPr>
        <w:tabs>
          <w:tab w:val="left" w:pos="2913"/>
        </w:tabs>
        <w:spacing w:after="0" w:line="360" w:lineRule="auto"/>
        <w:rPr>
          <w:sz w:val="18"/>
          <w:szCs w:val="18"/>
        </w:rPr>
      </w:pPr>
      <w:r>
        <w:rPr>
          <w:sz w:val="18"/>
          <w:szCs w:val="18"/>
        </w:rPr>
        <w:br w:type="page"/>
      </w:r>
    </w:p>
    <w:p w14:paraId="45DF37C4" w14:textId="7C74C62E" w:rsidR="003749C1" w:rsidRPr="00127CCA" w:rsidRDefault="003749C1" w:rsidP="000C601C">
      <w:pPr>
        <w:pStyle w:val="Titolo1"/>
      </w:pPr>
      <w:bookmarkStart w:id="3" w:name="_Toc152748031"/>
      <w:r w:rsidRPr="00127CCA">
        <w:lastRenderedPageBreak/>
        <w:t>4. Convergence investigations</w:t>
      </w:r>
      <w:bookmarkEnd w:id="3"/>
    </w:p>
    <w:tbl>
      <w:tblPr>
        <w:tblStyle w:val="Grigliatabella"/>
        <w:tblW w:w="7690" w:type="dxa"/>
        <w:tblLook w:val="04A0" w:firstRow="1" w:lastRow="0" w:firstColumn="1" w:lastColumn="0" w:noHBand="0" w:noVBand="1"/>
      </w:tblPr>
      <w:tblGrid>
        <w:gridCol w:w="1959"/>
        <w:gridCol w:w="1937"/>
        <w:gridCol w:w="1785"/>
        <w:gridCol w:w="2009"/>
      </w:tblGrid>
      <w:tr w:rsidR="0024386A" w:rsidRPr="00127CCA" w14:paraId="33FAA14D" w14:textId="77777777" w:rsidTr="001B376C">
        <w:tc>
          <w:tcPr>
            <w:tcW w:w="1959" w:type="dxa"/>
          </w:tcPr>
          <w:p w14:paraId="5136D60F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b/>
                <w:noProof/>
              </w:rPr>
            </w:pPr>
            <w:r w:rsidRPr="00127CCA">
              <w:rPr>
                <w:b/>
                <w:noProof/>
              </w:rPr>
              <w:t>Layer size / Ang.</w:t>
            </w:r>
          </w:p>
        </w:tc>
        <w:tc>
          <w:tcPr>
            <w:tcW w:w="1937" w:type="dxa"/>
          </w:tcPr>
          <w:p w14:paraId="3FBEE394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b/>
                <w:noProof/>
              </w:rPr>
            </w:pPr>
            <w:r w:rsidRPr="00127CCA">
              <w:rPr>
                <w:b/>
                <w:noProof/>
              </w:rPr>
              <w:t>σ(1), ppm</w:t>
            </w:r>
          </w:p>
        </w:tc>
        <w:tc>
          <w:tcPr>
            <w:tcW w:w="1785" w:type="dxa"/>
          </w:tcPr>
          <w:p w14:paraId="192D6E59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b/>
                <w:noProof/>
              </w:rPr>
            </w:pPr>
            <w:r w:rsidRPr="00127CCA">
              <w:rPr>
                <w:b/>
                <w:noProof/>
              </w:rPr>
              <w:t>σ(2), ppm</w:t>
            </w:r>
          </w:p>
        </w:tc>
        <w:tc>
          <w:tcPr>
            <w:tcW w:w="2009" w:type="dxa"/>
          </w:tcPr>
          <w:p w14:paraId="7EEF0E0A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b/>
                <w:noProof/>
              </w:rPr>
            </w:pPr>
            <w:r w:rsidRPr="00127CCA">
              <w:rPr>
                <w:b/>
                <w:noProof/>
              </w:rPr>
              <w:t>σ(3)</w:t>
            </w:r>
            <w:r w:rsidRPr="00127CCA">
              <w:rPr>
                <w:b/>
                <w:noProof/>
                <w:vertAlign w:val="subscript"/>
              </w:rPr>
              <w:t xml:space="preserve"> </w:t>
            </w:r>
            <w:r w:rsidRPr="00127CCA">
              <w:rPr>
                <w:b/>
                <w:noProof/>
              </w:rPr>
              <w:t>/ppm</w:t>
            </w:r>
          </w:p>
        </w:tc>
      </w:tr>
      <w:tr w:rsidR="0024386A" w:rsidRPr="00127CCA" w14:paraId="74F3D0CE" w14:textId="77777777" w:rsidTr="001B376C">
        <w:tc>
          <w:tcPr>
            <w:tcW w:w="1959" w:type="dxa"/>
          </w:tcPr>
          <w:p w14:paraId="310AD0A1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b/>
                <w:noProof/>
              </w:rPr>
            </w:pPr>
            <w:r w:rsidRPr="00127CCA">
              <w:rPr>
                <w:b/>
                <w:noProof/>
              </w:rPr>
              <w:t>0</w:t>
            </w:r>
          </w:p>
        </w:tc>
        <w:tc>
          <w:tcPr>
            <w:tcW w:w="1937" w:type="dxa"/>
          </w:tcPr>
          <w:p w14:paraId="06F2792C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</w:rPr>
            </w:pPr>
            <w:r w:rsidRPr="00127CCA">
              <w:rPr>
                <w:noProof/>
              </w:rPr>
              <w:t>329.8</w:t>
            </w:r>
          </w:p>
        </w:tc>
        <w:tc>
          <w:tcPr>
            <w:tcW w:w="1785" w:type="dxa"/>
          </w:tcPr>
          <w:p w14:paraId="1F1F47CE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</w:rPr>
            </w:pPr>
            <w:r w:rsidRPr="00127CCA">
              <w:rPr>
                <w:noProof/>
              </w:rPr>
              <w:t>357.2</w:t>
            </w:r>
          </w:p>
        </w:tc>
        <w:tc>
          <w:tcPr>
            <w:tcW w:w="2009" w:type="dxa"/>
          </w:tcPr>
          <w:p w14:paraId="0E1273DE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</w:rPr>
            </w:pPr>
            <w:r w:rsidRPr="00127CCA">
              <w:rPr>
                <w:noProof/>
              </w:rPr>
              <w:t>186.5</w:t>
            </w:r>
          </w:p>
        </w:tc>
      </w:tr>
      <w:tr w:rsidR="0024386A" w:rsidRPr="00127CCA" w14:paraId="700373B2" w14:textId="77777777" w:rsidTr="001B376C">
        <w:tc>
          <w:tcPr>
            <w:tcW w:w="1959" w:type="dxa"/>
          </w:tcPr>
          <w:p w14:paraId="489E61C7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b/>
                <w:noProof/>
              </w:rPr>
            </w:pPr>
            <w:r w:rsidRPr="00127CCA">
              <w:rPr>
                <w:b/>
                <w:noProof/>
              </w:rPr>
              <w:t>3</w:t>
            </w:r>
          </w:p>
        </w:tc>
        <w:tc>
          <w:tcPr>
            <w:tcW w:w="1937" w:type="dxa"/>
          </w:tcPr>
          <w:p w14:paraId="7F19DB57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</w:rPr>
            </w:pPr>
            <w:r w:rsidRPr="00127CCA">
              <w:rPr>
                <w:noProof/>
              </w:rPr>
              <w:t>328.1</w:t>
            </w:r>
          </w:p>
        </w:tc>
        <w:tc>
          <w:tcPr>
            <w:tcW w:w="1785" w:type="dxa"/>
          </w:tcPr>
          <w:p w14:paraId="1E00A6D2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</w:rPr>
            </w:pPr>
            <w:r w:rsidRPr="00127CCA">
              <w:rPr>
                <w:noProof/>
              </w:rPr>
              <w:t>357.5</w:t>
            </w:r>
          </w:p>
        </w:tc>
        <w:tc>
          <w:tcPr>
            <w:tcW w:w="2009" w:type="dxa"/>
          </w:tcPr>
          <w:p w14:paraId="1A0C96D7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</w:rPr>
            </w:pPr>
            <w:r w:rsidRPr="00127CCA">
              <w:rPr>
                <w:noProof/>
              </w:rPr>
              <w:t>188.2</w:t>
            </w:r>
          </w:p>
        </w:tc>
      </w:tr>
      <w:tr w:rsidR="0024386A" w:rsidRPr="00127CCA" w14:paraId="5B8DB898" w14:textId="77777777" w:rsidTr="001B376C">
        <w:tc>
          <w:tcPr>
            <w:tcW w:w="1959" w:type="dxa"/>
          </w:tcPr>
          <w:p w14:paraId="4F7A5957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b/>
                <w:noProof/>
              </w:rPr>
            </w:pPr>
            <w:r w:rsidRPr="00127CCA">
              <w:rPr>
                <w:b/>
                <w:noProof/>
              </w:rPr>
              <w:t>4</w:t>
            </w:r>
          </w:p>
        </w:tc>
        <w:tc>
          <w:tcPr>
            <w:tcW w:w="1937" w:type="dxa"/>
          </w:tcPr>
          <w:p w14:paraId="23C24B2E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</w:rPr>
            </w:pPr>
            <w:r w:rsidRPr="00127CCA">
              <w:rPr>
                <w:noProof/>
              </w:rPr>
              <w:t>328.0</w:t>
            </w:r>
          </w:p>
        </w:tc>
        <w:tc>
          <w:tcPr>
            <w:tcW w:w="1785" w:type="dxa"/>
          </w:tcPr>
          <w:p w14:paraId="6FCADEC0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</w:rPr>
            </w:pPr>
            <w:r w:rsidRPr="00127CCA">
              <w:rPr>
                <w:noProof/>
              </w:rPr>
              <w:t>358.6</w:t>
            </w:r>
          </w:p>
        </w:tc>
        <w:tc>
          <w:tcPr>
            <w:tcW w:w="2009" w:type="dxa"/>
          </w:tcPr>
          <w:p w14:paraId="54D0710C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</w:rPr>
            </w:pPr>
            <w:r w:rsidRPr="00127CCA">
              <w:rPr>
                <w:noProof/>
              </w:rPr>
              <w:t>190.2</w:t>
            </w:r>
          </w:p>
        </w:tc>
      </w:tr>
      <w:tr w:rsidR="0024386A" w:rsidRPr="00127CCA" w14:paraId="4B91207C" w14:textId="77777777" w:rsidTr="001B376C">
        <w:tc>
          <w:tcPr>
            <w:tcW w:w="1959" w:type="dxa"/>
          </w:tcPr>
          <w:p w14:paraId="66EF73E3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b/>
                <w:noProof/>
              </w:rPr>
            </w:pPr>
            <w:r w:rsidRPr="00127CCA">
              <w:rPr>
                <w:b/>
                <w:noProof/>
              </w:rPr>
              <w:t>5</w:t>
            </w:r>
          </w:p>
        </w:tc>
        <w:tc>
          <w:tcPr>
            <w:tcW w:w="1937" w:type="dxa"/>
          </w:tcPr>
          <w:p w14:paraId="0B3DAF0C" w14:textId="77777777" w:rsidR="0024386A" w:rsidRPr="00127CCA" w:rsidRDefault="0024386A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</w:rPr>
            </w:pPr>
            <w:r w:rsidRPr="00127CCA">
              <w:rPr>
                <w:noProof/>
              </w:rPr>
              <w:t>N/A</w:t>
            </w:r>
          </w:p>
        </w:tc>
        <w:tc>
          <w:tcPr>
            <w:tcW w:w="1785" w:type="dxa"/>
          </w:tcPr>
          <w:p w14:paraId="58712232" w14:textId="77777777" w:rsidR="0024386A" w:rsidRPr="00127CCA" w:rsidRDefault="0024386A" w:rsidP="003749C1">
            <w:pPr>
              <w:keepNext/>
              <w:tabs>
                <w:tab w:val="left" w:pos="8952"/>
              </w:tabs>
              <w:spacing w:line="360" w:lineRule="auto"/>
              <w:jc w:val="both"/>
              <w:rPr>
                <w:noProof/>
              </w:rPr>
            </w:pPr>
            <w:r w:rsidRPr="00127CCA">
              <w:rPr>
                <w:noProof/>
              </w:rPr>
              <w:t>358.7</w:t>
            </w:r>
          </w:p>
        </w:tc>
        <w:tc>
          <w:tcPr>
            <w:tcW w:w="2009" w:type="dxa"/>
          </w:tcPr>
          <w:p w14:paraId="0739B2E8" w14:textId="77777777" w:rsidR="0024386A" w:rsidRPr="00127CCA" w:rsidRDefault="0024386A" w:rsidP="003749C1">
            <w:pPr>
              <w:keepNext/>
              <w:tabs>
                <w:tab w:val="left" w:pos="8952"/>
              </w:tabs>
              <w:spacing w:line="360" w:lineRule="auto"/>
              <w:jc w:val="both"/>
              <w:rPr>
                <w:noProof/>
              </w:rPr>
            </w:pPr>
            <w:r w:rsidRPr="00127CCA">
              <w:rPr>
                <w:noProof/>
              </w:rPr>
              <w:t>190.3</w:t>
            </w:r>
          </w:p>
        </w:tc>
      </w:tr>
    </w:tbl>
    <w:p w14:paraId="1998035A" w14:textId="7124DE9A" w:rsidR="0024386A" w:rsidRPr="00127CCA" w:rsidRDefault="0024386A" w:rsidP="003749C1">
      <w:pPr>
        <w:pStyle w:val="Didascalia"/>
        <w:spacing w:after="0" w:line="360" w:lineRule="auto"/>
        <w:rPr>
          <w:b/>
          <w:i w:val="0"/>
          <w:noProof/>
          <w:color w:val="auto"/>
        </w:rPr>
      </w:pPr>
      <w:r w:rsidRPr="00127CCA">
        <w:rPr>
          <w:i w:val="0"/>
          <w:color w:val="auto"/>
        </w:rPr>
        <w:t>Table S</w:t>
      </w:r>
      <w:r w:rsidR="00034485" w:rsidRPr="00127CCA">
        <w:rPr>
          <w:i w:val="0"/>
          <w:color w:val="auto"/>
        </w:rPr>
        <w:t>3</w:t>
      </w:r>
      <w:r w:rsidRPr="00127CCA">
        <w:rPr>
          <w:i w:val="0"/>
          <w:color w:val="auto"/>
        </w:rPr>
        <w:t xml:space="preserve">. Convergence study of </w:t>
      </w:r>
      <w:r w:rsidRPr="00127CCA">
        <w:rPr>
          <w:i w:val="0"/>
          <w:color w:val="auto"/>
          <w:vertAlign w:val="superscript"/>
        </w:rPr>
        <w:t>31</w:t>
      </w:r>
      <w:r w:rsidRPr="00127CCA">
        <w:rPr>
          <w:i w:val="0"/>
          <w:color w:val="auto"/>
        </w:rPr>
        <w:t>P shielding tensor according to increasing solvent layer over 100 snapshots.</w:t>
      </w:r>
      <w:r w:rsidR="009D11AD" w:rsidRPr="00127CCA">
        <w:rPr>
          <w:i w:val="0"/>
          <w:color w:val="auto"/>
        </w:rPr>
        <w:t xml:space="preserve"> Shielding values were computed at the MPW1K/pcS-</w:t>
      </w:r>
      <w:r w:rsidR="001311A6" w:rsidRPr="00127CCA">
        <w:rPr>
          <w:i w:val="0"/>
          <w:color w:val="auto"/>
        </w:rPr>
        <w:t>1</w:t>
      </w:r>
      <w:r w:rsidR="001311A6" w:rsidRPr="00127CCA">
        <w:rPr>
          <w:i w:val="0"/>
          <w:color w:val="auto"/>
          <w:sz w:val="20"/>
          <w:szCs w:val="20"/>
        </w:rPr>
        <w:t xml:space="preserve"> </w:t>
      </w:r>
      <w:r w:rsidR="009D11AD" w:rsidRPr="00127CCA">
        <w:rPr>
          <w:i w:val="0"/>
          <w:color w:val="auto"/>
        </w:rPr>
        <w:t xml:space="preserve"> level of theory.</w:t>
      </w:r>
    </w:p>
    <w:p w14:paraId="537AB109" w14:textId="77777777" w:rsidR="002C3578" w:rsidRPr="00127CCA" w:rsidRDefault="002C3578" w:rsidP="003749C1">
      <w:pPr>
        <w:tabs>
          <w:tab w:val="left" w:pos="2913"/>
        </w:tabs>
        <w:spacing w:after="0" w:line="360" w:lineRule="auto"/>
        <w:rPr>
          <w:sz w:val="18"/>
          <w:szCs w:val="18"/>
        </w:rPr>
      </w:pPr>
    </w:p>
    <w:tbl>
      <w:tblPr>
        <w:tblStyle w:val="Grigliatabella"/>
        <w:tblW w:w="0" w:type="auto"/>
        <w:tblLook w:val="04A0" w:firstRow="1" w:lastRow="0" w:firstColumn="1" w:lastColumn="0" w:noHBand="0" w:noVBand="1"/>
      </w:tblPr>
      <w:tblGrid>
        <w:gridCol w:w="1342"/>
        <w:gridCol w:w="581"/>
        <w:gridCol w:w="1595"/>
        <w:gridCol w:w="1224"/>
        <w:gridCol w:w="1236"/>
        <w:gridCol w:w="1224"/>
        <w:gridCol w:w="1224"/>
        <w:gridCol w:w="1202"/>
      </w:tblGrid>
      <w:tr w:rsidR="00BC4FD6" w:rsidRPr="00127CCA" w14:paraId="6AC4F07A" w14:textId="64796E6A" w:rsidTr="00BC4FD6">
        <w:tc>
          <w:tcPr>
            <w:tcW w:w="0" w:type="auto"/>
          </w:tcPr>
          <w:p w14:paraId="24E67C70" w14:textId="750A4D69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b/>
                <w:noProof/>
                <w:sz w:val="16"/>
                <w:szCs w:val="16"/>
              </w:rPr>
            </w:pPr>
            <w:r w:rsidRPr="00127CCA">
              <w:rPr>
                <w:b/>
                <w:noProof/>
                <w:sz w:val="16"/>
                <w:szCs w:val="16"/>
              </w:rPr>
              <w:t>Calculation type</w:t>
            </w:r>
          </w:p>
        </w:tc>
        <w:tc>
          <w:tcPr>
            <w:tcW w:w="0" w:type="auto"/>
          </w:tcPr>
          <w:p w14:paraId="3940AA2E" w14:textId="35EE690B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6"/>
                <w:szCs w:val="16"/>
              </w:rPr>
            </w:pPr>
            <w:r w:rsidRPr="00127CCA">
              <w:rPr>
                <w:noProof/>
                <w:sz w:val="16"/>
                <w:szCs w:val="16"/>
              </w:rPr>
              <w:t>NMR</w:t>
            </w:r>
          </w:p>
        </w:tc>
        <w:tc>
          <w:tcPr>
            <w:tcW w:w="0" w:type="auto"/>
          </w:tcPr>
          <w:p w14:paraId="00CD8A38" w14:textId="131CD026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6"/>
                <w:szCs w:val="16"/>
              </w:rPr>
            </w:pPr>
            <w:r w:rsidRPr="00127CCA">
              <w:rPr>
                <w:noProof/>
                <w:sz w:val="16"/>
                <w:szCs w:val="16"/>
              </w:rPr>
              <w:t xml:space="preserve">NMR with </w:t>
            </w:r>
            <w:r w:rsidRPr="00127CCA">
              <w:rPr>
                <w:noProof/>
                <w:sz w:val="16"/>
                <w:szCs w:val="16"/>
              </w:rPr>
              <w:br/>
              <w:t>QM</w:t>
            </w:r>
            <w:r w:rsidRPr="00127CCA">
              <w:rPr>
                <w:noProof/>
                <w:sz w:val="16"/>
                <w:szCs w:val="16"/>
                <w:vertAlign w:val="subscript"/>
              </w:rPr>
              <w:t>2</w:t>
            </w:r>
            <w:r w:rsidRPr="00127CCA">
              <w:rPr>
                <w:noProof/>
                <w:sz w:val="16"/>
                <w:szCs w:val="16"/>
              </w:rPr>
              <w:t>(6-311++(2d,2p))=3Å</w:t>
            </w:r>
          </w:p>
        </w:tc>
        <w:tc>
          <w:tcPr>
            <w:tcW w:w="0" w:type="auto"/>
          </w:tcPr>
          <w:p w14:paraId="683C4236" w14:textId="39C3D6AC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6"/>
                <w:szCs w:val="16"/>
              </w:rPr>
            </w:pPr>
            <w:r w:rsidRPr="00127CCA">
              <w:rPr>
                <w:noProof/>
                <w:sz w:val="16"/>
                <w:szCs w:val="16"/>
              </w:rPr>
              <w:t>NMR with QM</w:t>
            </w:r>
            <w:r w:rsidRPr="00127CCA">
              <w:rPr>
                <w:noProof/>
                <w:sz w:val="16"/>
                <w:szCs w:val="16"/>
                <w:vertAlign w:val="subscript"/>
              </w:rPr>
              <w:t>2</w:t>
            </w:r>
            <w:r w:rsidRPr="00127CCA">
              <w:rPr>
                <w:noProof/>
                <w:sz w:val="16"/>
                <w:szCs w:val="16"/>
              </w:rPr>
              <w:t>(pcS-1)=0Å</w:t>
            </w:r>
          </w:p>
        </w:tc>
        <w:tc>
          <w:tcPr>
            <w:tcW w:w="0" w:type="auto"/>
          </w:tcPr>
          <w:p w14:paraId="7ABCC13E" w14:textId="33C463B2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6"/>
                <w:szCs w:val="16"/>
              </w:rPr>
            </w:pPr>
            <w:r w:rsidRPr="00127CCA">
              <w:rPr>
                <w:noProof/>
                <w:sz w:val="16"/>
                <w:szCs w:val="16"/>
              </w:rPr>
              <w:t>NMR with QM</w:t>
            </w:r>
            <w:r w:rsidRPr="00127CCA">
              <w:rPr>
                <w:noProof/>
                <w:sz w:val="16"/>
                <w:szCs w:val="16"/>
                <w:vertAlign w:val="subscript"/>
              </w:rPr>
              <w:t>2</w:t>
            </w:r>
            <w:r w:rsidRPr="00127CCA">
              <w:rPr>
                <w:noProof/>
                <w:sz w:val="16"/>
                <w:szCs w:val="16"/>
              </w:rPr>
              <w:t>(pcS-1) =3Å</w:t>
            </w:r>
          </w:p>
        </w:tc>
        <w:tc>
          <w:tcPr>
            <w:tcW w:w="0" w:type="auto"/>
          </w:tcPr>
          <w:p w14:paraId="0AB79BD9" w14:textId="73AF8897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6"/>
                <w:szCs w:val="16"/>
              </w:rPr>
            </w:pPr>
            <w:r w:rsidRPr="00127CCA">
              <w:rPr>
                <w:noProof/>
                <w:sz w:val="16"/>
                <w:szCs w:val="16"/>
              </w:rPr>
              <w:t>NMR with QM</w:t>
            </w:r>
            <w:r w:rsidRPr="00127CCA">
              <w:rPr>
                <w:noProof/>
                <w:sz w:val="16"/>
                <w:szCs w:val="16"/>
                <w:vertAlign w:val="subscript"/>
              </w:rPr>
              <w:t>2</w:t>
            </w:r>
            <w:r w:rsidRPr="00127CCA">
              <w:rPr>
                <w:noProof/>
                <w:sz w:val="16"/>
                <w:szCs w:val="16"/>
              </w:rPr>
              <w:t>(pcS-1)=4Å</w:t>
            </w:r>
          </w:p>
        </w:tc>
        <w:tc>
          <w:tcPr>
            <w:tcW w:w="0" w:type="auto"/>
          </w:tcPr>
          <w:p w14:paraId="11C2A7FD" w14:textId="7A5858A9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6"/>
                <w:szCs w:val="16"/>
              </w:rPr>
            </w:pPr>
            <w:r w:rsidRPr="00127CCA">
              <w:rPr>
                <w:noProof/>
                <w:sz w:val="16"/>
                <w:szCs w:val="16"/>
              </w:rPr>
              <w:t>NMR with QM</w:t>
            </w:r>
            <w:r w:rsidRPr="00127CCA">
              <w:rPr>
                <w:noProof/>
                <w:sz w:val="16"/>
                <w:szCs w:val="16"/>
                <w:vertAlign w:val="subscript"/>
              </w:rPr>
              <w:t>2</w:t>
            </w:r>
            <w:r w:rsidRPr="00127CCA">
              <w:rPr>
                <w:noProof/>
                <w:sz w:val="16"/>
                <w:szCs w:val="16"/>
              </w:rPr>
              <w:t>(pcS-1)=5Å</w:t>
            </w:r>
          </w:p>
        </w:tc>
        <w:tc>
          <w:tcPr>
            <w:tcW w:w="0" w:type="auto"/>
          </w:tcPr>
          <w:p w14:paraId="218DBDF7" w14:textId="39C9F084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6"/>
                <w:szCs w:val="16"/>
              </w:rPr>
            </w:pPr>
            <w:r w:rsidRPr="00127CCA">
              <w:rPr>
                <w:noProof/>
                <w:sz w:val="16"/>
                <w:szCs w:val="16"/>
              </w:rPr>
              <w:t>QM/MM opt. (M layer = 5Å)</w:t>
            </w:r>
          </w:p>
        </w:tc>
      </w:tr>
      <w:tr w:rsidR="00BC4FD6" w:rsidRPr="00127CCA" w14:paraId="0096B6EB" w14:textId="55BD74F6" w:rsidTr="00BC4FD6">
        <w:tc>
          <w:tcPr>
            <w:tcW w:w="0" w:type="auto"/>
          </w:tcPr>
          <w:p w14:paraId="204A5BFA" w14:textId="3C91BB1A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b/>
                <w:noProof/>
                <w:sz w:val="16"/>
                <w:szCs w:val="16"/>
              </w:rPr>
            </w:pPr>
            <w:r w:rsidRPr="00127CCA">
              <w:rPr>
                <w:b/>
                <w:noProof/>
                <w:sz w:val="16"/>
                <w:szCs w:val="16"/>
              </w:rPr>
              <w:t>Computational cost</w:t>
            </w:r>
          </w:p>
        </w:tc>
        <w:tc>
          <w:tcPr>
            <w:tcW w:w="0" w:type="auto"/>
          </w:tcPr>
          <w:p w14:paraId="5FB74FC6" w14:textId="3D50F838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8"/>
                <w:szCs w:val="18"/>
              </w:rPr>
            </w:pPr>
            <w:r w:rsidRPr="00127CCA">
              <w:rPr>
                <w:noProof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14:paraId="167C437C" w14:textId="7698B1BB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8"/>
                <w:szCs w:val="18"/>
              </w:rPr>
            </w:pPr>
            <w:r w:rsidRPr="00127CCA">
              <w:rPr>
                <w:noProof/>
                <w:sz w:val="18"/>
                <w:szCs w:val="18"/>
              </w:rPr>
              <w:t>5.4</w:t>
            </w:r>
          </w:p>
        </w:tc>
        <w:tc>
          <w:tcPr>
            <w:tcW w:w="0" w:type="auto"/>
          </w:tcPr>
          <w:p w14:paraId="3835BCBF" w14:textId="4C73BC87" w:rsidR="00BC4FD6" w:rsidRPr="00127CCA" w:rsidRDefault="00A629C4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8"/>
                <w:szCs w:val="18"/>
              </w:rPr>
            </w:pPr>
            <w:r w:rsidRPr="00127CCA">
              <w:rPr>
                <w:noProof/>
                <w:sz w:val="18"/>
                <w:szCs w:val="18"/>
              </w:rPr>
              <w:t>0.17</w:t>
            </w:r>
          </w:p>
        </w:tc>
        <w:tc>
          <w:tcPr>
            <w:tcW w:w="0" w:type="auto"/>
          </w:tcPr>
          <w:p w14:paraId="7A134F1F" w14:textId="5779DC53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8"/>
                <w:szCs w:val="18"/>
              </w:rPr>
            </w:pPr>
            <w:r w:rsidRPr="00127CCA">
              <w:rPr>
                <w:noProof/>
                <w:sz w:val="18"/>
                <w:szCs w:val="18"/>
              </w:rPr>
              <w:t>0.77</w:t>
            </w:r>
          </w:p>
        </w:tc>
        <w:tc>
          <w:tcPr>
            <w:tcW w:w="0" w:type="auto"/>
          </w:tcPr>
          <w:p w14:paraId="4FB818FD" w14:textId="68B0AA96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8"/>
                <w:szCs w:val="18"/>
              </w:rPr>
            </w:pPr>
            <w:r w:rsidRPr="00127CCA">
              <w:rPr>
                <w:noProof/>
                <w:sz w:val="18"/>
                <w:szCs w:val="18"/>
              </w:rPr>
              <w:t>2.7</w:t>
            </w:r>
          </w:p>
        </w:tc>
        <w:tc>
          <w:tcPr>
            <w:tcW w:w="0" w:type="auto"/>
          </w:tcPr>
          <w:p w14:paraId="3FF56F40" w14:textId="5A2BE512" w:rsidR="00BC4FD6" w:rsidRPr="00127CCA" w:rsidRDefault="00BC4FD6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8"/>
                <w:szCs w:val="18"/>
              </w:rPr>
            </w:pPr>
            <w:r w:rsidRPr="00127CCA">
              <w:rPr>
                <w:noProof/>
                <w:sz w:val="18"/>
                <w:szCs w:val="18"/>
              </w:rPr>
              <w:t>5.0</w:t>
            </w:r>
          </w:p>
        </w:tc>
        <w:tc>
          <w:tcPr>
            <w:tcW w:w="0" w:type="auto"/>
          </w:tcPr>
          <w:p w14:paraId="603CDF1A" w14:textId="62E173A2" w:rsidR="00BC4FD6" w:rsidRPr="00127CCA" w:rsidRDefault="00A629C4" w:rsidP="003749C1">
            <w:pPr>
              <w:tabs>
                <w:tab w:val="left" w:pos="8952"/>
              </w:tabs>
              <w:spacing w:line="360" w:lineRule="auto"/>
              <w:jc w:val="both"/>
              <w:rPr>
                <w:noProof/>
                <w:sz w:val="18"/>
                <w:szCs w:val="18"/>
              </w:rPr>
            </w:pPr>
            <w:r w:rsidRPr="00127CCA">
              <w:rPr>
                <w:noProof/>
                <w:sz w:val="18"/>
                <w:szCs w:val="18"/>
              </w:rPr>
              <w:t>9.3</w:t>
            </w:r>
          </w:p>
        </w:tc>
      </w:tr>
    </w:tbl>
    <w:p w14:paraId="3D00F297" w14:textId="2977ACF2" w:rsidR="002C3578" w:rsidRPr="00127CCA" w:rsidRDefault="002C3578" w:rsidP="003749C1">
      <w:pPr>
        <w:pStyle w:val="Didascalia"/>
        <w:spacing w:after="0" w:line="360" w:lineRule="auto"/>
        <w:rPr>
          <w:b/>
          <w:i w:val="0"/>
          <w:noProof/>
          <w:color w:val="auto"/>
        </w:rPr>
      </w:pPr>
      <w:r w:rsidRPr="00127CCA">
        <w:rPr>
          <w:i w:val="0"/>
          <w:color w:val="auto"/>
        </w:rPr>
        <w:t>Table S</w:t>
      </w:r>
      <w:r w:rsidR="00034485" w:rsidRPr="00127CCA">
        <w:rPr>
          <w:i w:val="0"/>
          <w:color w:val="auto"/>
        </w:rPr>
        <w:t>4</w:t>
      </w:r>
      <w:r w:rsidRPr="00127CCA">
        <w:rPr>
          <w:i w:val="0"/>
          <w:color w:val="auto"/>
        </w:rPr>
        <w:t>. Comparison of computational cost for calculations</w:t>
      </w:r>
      <w:r w:rsidR="00F642D3" w:rsidRPr="00127CCA">
        <w:rPr>
          <w:i w:val="0"/>
          <w:color w:val="auto"/>
        </w:rPr>
        <w:t xml:space="preserve"> for compound </w:t>
      </w:r>
      <w:r w:rsidR="00F642D3" w:rsidRPr="00127CCA">
        <w:rPr>
          <w:b/>
          <w:i w:val="0"/>
          <w:color w:val="auto"/>
        </w:rPr>
        <w:t>1</w:t>
      </w:r>
      <w:r w:rsidRPr="00127CCA">
        <w:rPr>
          <w:i w:val="0"/>
          <w:color w:val="auto"/>
        </w:rPr>
        <w:t>. Times are reported for calculation carried out on the same snapshot using an Intel® Xeon® CPU E5-2650 v2 @ 2.60GHz machine.</w:t>
      </w:r>
      <w:r w:rsidR="00BC4FD6" w:rsidRPr="00127CCA">
        <w:rPr>
          <w:i w:val="0"/>
          <w:color w:val="auto"/>
        </w:rPr>
        <w:t xml:space="preserve"> Data are referred to the computational cost </w:t>
      </w:r>
      <w:r w:rsidR="00185F20" w:rsidRPr="00127CCA">
        <w:rPr>
          <w:i w:val="0"/>
          <w:color w:val="auto"/>
        </w:rPr>
        <w:t xml:space="preserve">(set to 1) </w:t>
      </w:r>
      <w:r w:rsidR="00BC4FD6" w:rsidRPr="00127CCA">
        <w:rPr>
          <w:i w:val="0"/>
          <w:color w:val="auto"/>
        </w:rPr>
        <w:t>of single point NMR calculation with 6-311++(2d,2p) basis set</w:t>
      </w:r>
      <w:r w:rsidR="001311A6" w:rsidRPr="00127CCA">
        <w:rPr>
          <w:i w:val="0"/>
          <w:color w:val="auto"/>
        </w:rPr>
        <w:t xml:space="preserve"> </w:t>
      </w:r>
      <w:r w:rsidR="00BC4FD6" w:rsidRPr="00127CCA">
        <w:rPr>
          <w:i w:val="0"/>
          <w:color w:val="auto"/>
        </w:rPr>
        <w:t>(computational time = 11625 sec.).</w:t>
      </w:r>
    </w:p>
    <w:p w14:paraId="32FDE505" w14:textId="77777777" w:rsidR="00E579E4" w:rsidRPr="00127CCA" w:rsidRDefault="00E579E4" w:rsidP="003749C1">
      <w:pPr>
        <w:spacing w:after="0" w:line="360" w:lineRule="auto"/>
        <w:jc w:val="both"/>
        <w:rPr>
          <w:b/>
          <w:noProof/>
        </w:rPr>
      </w:pPr>
    </w:p>
    <w:p w14:paraId="557A4416" w14:textId="77777777" w:rsidR="00E579E4" w:rsidRPr="00127CCA" w:rsidRDefault="00E579E4" w:rsidP="00E579E4">
      <w:pPr>
        <w:spacing w:after="0" w:line="360" w:lineRule="auto"/>
        <w:jc w:val="center"/>
        <w:rPr>
          <w:b/>
        </w:rPr>
      </w:pPr>
    </w:p>
    <w:p w14:paraId="7D59C366" w14:textId="21156CF7" w:rsidR="00465EDF" w:rsidRPr="00127CCA" w:rsidRDefault="008409E5" w:rsidP="00E579E4">
      <w:pPr>
        <w:spacing w:after="0" w:line="360" w:lineRule="auto"/>
        <w:jc w:val="center"/>
        <w:rPr>
          <w:b/>
        </w:rPr>
      </w:pPr>
      <w:r w:rsidRPr="00127CCA">
        <w:rPr>
          <w:b/>
          <w:noProof/>
        </w:rPr>
        <w:drawing>
          <wp:inline distT="0" distB="0" distL="0" distR="0" wp14:anchorId="07844C23" wp14:editId="3A43D564">
            <wp:extent cx="3703624" cy="2701196"/>
            <wp:effectExtent l="0" t="0" r="0" b="4445"/>
            <wp:docPr id="3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726" r="8164"/>
                    <a:stretch/>
                  </pic:blipFill>
                  <pic:spPr bwMode="auto">
                    <a:xfrm>
                      <a:off x="0" y="0"/>
                      <a:ext cx="3753919" cy="27378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8B1BD9" w14:textId="49AA8F7A" w:rsidR="00465EDF" w:rsidRPr="00127CCA" w:rsidRDefault="00465EDF" w:rsidP="00E579E4">
      <w:pPr>
        <w:spacing w:line="360" w:lineRule="auto"/>
        <w:rPr>
          <w:sz w:val="20"/>
          <w:szCs w:val="20"/>
        </w:rPr>
      </w:pPr>
      <w:r w:rsidRPr="00127CCA">
        <w:rPr>
          <w:sz w:val="20"/>
          <w:szCs w:val="20"/>
        </w:rPr>
        <w:t>Figure S</w:t>
      </w:r>
      <w:r w:rsidR="00056158" w:rsidRPr="00127CCA">
        <w:rPr>
          <w:sz w:val="20"/>
          <w:szCs w:val="20"/>
        </w:rPr>
        <w:t>5</w:t>
      </w:r>
      <w:r w:rsidRPr="00127CCA">
        <w:rPr>
          <w:sz w:val="20"/>
          <w:szCs w:val="20"/>
        </w:rPr>
        <w:t>.</w:t>
      </w:r>
      <w:r w:rsidRPr="00127CCA">
        <w:t xml:space="preserve"> </w:t>
      </w:r>
      <w:r w:rsidRPr="00127CCA">
        <w:rPr>
          <w:sz w:val="20"/>
          <w:szCs w:val="20"/>
        </w:rPr>
        <w:t>Running average of shielding value</w:t>
      </w:r>
      <w:r w:rsidR="00C6117D" w:rsidRPr="00127CCA">
        <w:rPr>
          <w:sz w:val="20"/>
          <w:szCs w:val="20"/>
        </w:rPr>
        <w:t xml:space="preserve"> </w:t>
      </w:r>
      <w:r w:rsidR="00120505" w:rsidRPr="00127CCA">
        <w:rPr>
          <w:sz w:val="20"/>
          <w:szCs w:val="20"/>
        </w:rPr>
        <w:t>(computed at</w:t>
      </w:r>
      <w:r w:rsidR="00120505" w:rsidRPr="00127CCA">
        <w:t xml:space="preserve"> </w:t>
      </w:r>
      <w:r w:rsidR="00120505" w:rsidRPr="00127CCA">
        <w:rPr>
          <w:sz w:val="20"/>
          <w:szCs w:val="20"/>
        </w:rPr>
        <w:t>the MPW1K/6-311++G(2d,2p)</w:t>
      </w:r>
      <w:r w:rsidR="001311A6" w:rsidRPr="00127CCA">
        <w:rPr>
          <w:sz w:val="20"/>
          <w:szCs w:val="20"/>
        </w:rPr>
        <w:t xml:space="preserve"> </w:t>
      </w:r>
      <w:r w:rsidR="00120505" w:rsidRPr="00127CCA">
        <w:rPr>
          <w:sz w:val="20"/>
          <w:szCs w:val="20"/>
        </w:rPr>
        <w:t>level of theory)</w:t>
      </w:r>
      <w:r w:rsidRPr="00127CCA">
        <w:rPr>
          <w:sz w:val="20"/>
          <w:szCs w:val="20"/>
        </w:rPr>
        <w:t xml:space="preserve"> for compound </w:t>
      </w:r>
      <w:r w:rsidRPr="00127CCA">
        <w:rPr>
          <w:b/>
          <w:sz w:val="20"/>
          <w:szCs w:val="20"/>
        </w:rPr>
        <w:t>3</w:t>
      </w:r>
      <w:r w:rsidRPr="00127CCA">
        <w:rPr>
          <w:sz w:val="20"/>
          <w:szCs w:val="20"/>
        </w:rPr>
        <w:t xml:space="preserve"> over 100 snapshots (every ns) with (red </w:t>
      </w:r>
      <w:r w:rsidR="00E579E4" w:rsidRPr="00127CCA">
        <w:rPr>
          <w:sz w:val="20"/>
          <w:szCs w:val="20"/>
        </w:rPr>
        <w:t xml:space="preserve">solid </w:t>
      </w:r>
      <w:r w:rsidRPr="00127CCA">
        <w:rPr>
          <w:sz w:val="20"/>
          <w:szCs w:val="20"/>
        </w:rPr>
        <w:t>line) and without (blue</w:t>
      </w:r>
      <w:r w:rsidR="00E579E4" w:rsidRPr="00127CCA">
        <w:rPr>
          <w:sz w:val="20"/>
          <w:szCs w:val="20"/>
        </w:rPr>
        <w:t xml:space="preserve"> solid</w:t>
      </w:r>
      <w:r w:rsidRPr="00127CCA">
        <w:rPr>
          <w:sz w:val="20"/>
          <w:szCs w:val="20"/>
        </w:rPr>
        <w:t xml:space="preserve"> line) QM/MM optimization.</w:t>
      </w:r>
      <w:r w:rsidR="00E579E4" w:rsidRPr="00127CCA">
        <w:rPr>
          <w:sz w:val="20"/>
          <w:szCs w:val="20"/>
        </w:rPr>
        <w:t xml:space="preserve"> Bootstrapped standard deviation</w:t>
      </w:r>
      <w:r w:rsidR="0066031B" w:rsidRPr="00127CCA">
        <w:rPr>
          <w:sz w:val="20"/>
          <w:szCs w:val="20"/>
        </w:rPr>
        <w:t>s</w:t>
      </w:r>
      <w:r w:rsidR="00E579E4" w:rsidRPr="00127CCA">
        <w:rPr>
          <w:sz w:val="20"/>
          <w:szCs w:val="20"/>
        </w:rPr>
        <w:t xml:space="preserve"> over 100 samples </w:t>
      </w:r>
      <w:r w:rsidR="0066031B" w:rsidRPr="00127CCA">
        <w:rPr>
          <w:sz w:val="20"/>
          <w:szCs w:val="20"/>
        </w:rPr>
        <w:t>are</w:t>
      </w:r>
      <w:r w:rsidR="00E579E4" w:rsidRPr="00127CCA">
        <w:rPr>
          <w:sz w:val="20"/>
          <w:szCs w:val="20"/>
        </w:rPr>
        <w:t xml:space="preserve"> reported in blurred</w:t>
      </w:r>
      <w:r w:rsidR="0066031B" w:rsidRPr="00127CCA">
        <w:rPr>
          <w:sz w:val="20"/>
          <w:szCs w:val="20"/>
        </w:rPr>
        <w:t xml:space="preserve"> for each simulation.</w:t>
      </w:r>
      <w:r w:rsidR="00E157B4" w:rsidRPr="00127CCA">
        <w:rPr>
          <w:sz w:val="20"/>
          <w:szCs w:val="20"/>
        </w:rPr>
        <w:t xml:space="preserve"> </w:t>
      </w:r>
      <w:r w:rsidR="000D6A33" w:rsidRPr="00127CCA">
        <w:rPr>
          <w:sz w:val="20"/>
          <w:szCs w:val="20"/>
        </w:rPr>
        <w:t>The embedding</w:t>
      </w:r>
      <w:r w:rsidR="00E157B4" w:rsidRPr="00127CCA">
        <w:rPr>
          <w:sz w:val="20"/>
          <w:szCs w:val="20"/>
        </w:rPr>
        <w:t xml:space="preserve"> is treated at MM level.</w:t>
      </w:r>
    </w:p>
    <w:p w14:paraId="5915DB18" w14:textId="5548BB3C" w:rsidR="00465EDF" w:rsidRPr="00127CCA" w:rsidRDefault="00465EDF" w:rsidP="003749C1">
      <w:pPr>
        <w:spacing w:after="0" w:line="360" w:lineRule="auto"/>
        <w:jc w:val="both"/>
        <w:rPr>
          <w:b/>
        </w:rPr>
      </w:pPr>
    </w:p>
    <w:p w14:paraId="6243C9EE" w14:textId="5DA6A732" w:rsidR="004709AB" w:rsidRPr="00127CCA" w:rsidRDefault="004709AB" w:rsidP="003749C1">
      <w:pPr>
        <w:spacing w:after="0" w:line="360" w:lineRule="auto"/>
        <w:jc w:val="both"/>
        <w:rPr>
          <w:b/>
        </w:rPr>
      </w:pPr>
    </w:p>
    <w:p w14:paraId="5D690D0B" w14:textId="77777777" w:rsidR="004709AB" w:rsidRPr="00127CCA" w:rsidRDefault="004709AB" w:rsidP="003749C1">
      <w:pPr>
        <w:spacing w:after="0" w:line="360" w:lineRule="auto"/>
        <w:jc w:val="both"/>
        <w:rPr>
          <w:b/>
        </w:rPr>
      </w:pPr>
    </w:p>
    <w:p w14:paraId="0A1BDDF8" w14:textId="77777777" w:rsidR="004C0C78" w:rsidRPr="00127CCA" w:rsidRDefault="004C0C78" w:rsidP="003749C1">
      <w:pPr>
        <w:spacing w:after="0" w:line="360" w:lineRule="auto"/>
        <w:jc w:val="both"/>
        <w:rPr>
          <w:b/>
        </w:rPr>
      </w:pPr>
    </w:p>
    <w:p w14:paraId="1A350269" w14:textId="43CFC784" w:rsidR="00E834C2" w:rsidRPr="00127CCA" w:rsidRDefault="003749C1" w:rsidP="000C601C">
      <w:pPr>
        <w:pStyle w:val="Titolo1"/>
      </w:pPr>
      <w:bookmarkStart w:id="4" w:name="_Toc152748032"/>
      <w:r w:rsidRPr="00127CCA">
        <w:lastRenderedPageBreak/>
        <w:t xml:space="preserve">5. </w:t>
      </w:r>
      <w:r w:rsidR="00E834C2" w:rsidRPr="00127CCA">
        <w:t>Cartesian coordinates</w:t>
      </w:r>
      <w:bookmarkEnd w:id="4"/>
    </w:p>
    <w:p w14:paraId="0ADA0631" w14:textId="77777777" w:rsidR="00E834C2" w:rsidRPr="00127CCA" w:rsidRDefault="00E834C2" w:rsidP="003749C1">
      <w:pPr>
        <w:spacing w:after="0" w:line="360" w:lineRule="auto"/>
        <w:jc w:val="both"/>
      </w:pPr>
    </w:p>
    <w:p w14:paraId="716065F9" w14:textId="7E840F35" w:rsidR="00E834C2" w:rsidRPr="00127CCA" w:rsidRDefault="00E834C2" w:rsidP="003749C1">
      <w:pPr>
        <w:spacing w:after="0" w:line="360" w:lineRule="auto"/>
        <w:jc w:val="both"/>
      </w:pPr>
      <w:r w:rsidRPr="00127CCA">
        <w:t>Solution model 1</w:t>
      </w:r>
    </w:p>
    <w:p w14:paraId="5CEEBB9A" w14:textId="77777777" w:rsidR="00E834C2" w:rsidRPr="00127CCA" w:rsidRDefault="00E834C2" w:rsidP="003749C1">
      <w:pPr>
        <w:spacing w:after="0" w:line="360" w:lineRule="auto"/>
        <w:jc w:val="both"/>
      </w:pPr>
    </w:p>
    <w:p w14:paraId="37CE098D" w14:textId="42437573" w:rsidR="00E834C2" w:rsidRPr="00127CCA" w:rsidRDefault="00E834C2" w:rsidP="003749C1">
      <w:pPr>
        <w:spacing w:after="0" w:line="360" w:lineRule="auto"/>
        <w:jc w:val="both"/>
      </w:pPr>
      <w:r w:rsidRPr="00127CCA">
        <w:t xml:space="preserve">Species </w:t>
      </w:r>
      <w:r w:rsidRPr="00127CCA">
        <w:rPr>
          <w:b/>
        </w:rPr>
        <w:t>1</w:t>
      </w:r>
      <w:r w:rsidRPr="00127CCA">
        <w:t>, conformer 1</w:t>
      </w:r>
    </w:p>
    <w:p w14:paraId="30FD9199" w14:textId="42B1DFA0" w:rsidR="004C0C78" w:rsidRPr="00127CCA" w:rsidRDefault="004C0C78" w:rsidP="003749C1">
      <w:pPr>
        <w:spacing w:after="0" w:line="360" w:lineRule="auto"/>
        <w:jc w:val="both"/>
      </w:pPr>
      <w:r w:rsidRPr="00127CCA">
        <w:rPr>
          <w:noProof/>
        </w:rPr>
        <w:drawing>
          <wp:inline distT="0" distB="0" distL="0" distR="0" wp14:anchorId="5D9D79F7" wp14:editId="6C1F71B6">
            <wp:extent cx="2324100" cy="1555750"/>
            <wp:effectExtent l="0" t="0" r="0" b="6350"/>
            <wp:docPr id="5" name="Immagin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858" b="11202"/>
                    <a:stretch/>
                  </pic:blipFill>
                  <pic:spPr bwMode="auto">
                    <a:xfrm>
                      <a:off x="0" y="0"/>
                      <a:ext cx="2324100" cy="1555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8D98B2" w14:textId="31D506DF" w:rsidR="00E834C2" w:rsidRPr="00127CCA" w:rsidRDefault="004C0C78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</w:t>
      </w:r>
      <w:r w:rsidR="00E834C2" w:rsidRPr="00127CCA">
        <w:rPr>
          <w:lang w:val="it-IT"/>
        </w:rPr>
        <w:t>P                 -0.01712100   -0.03537700    0.91383500</w:t>
      </w:r>
    </w:p>
    <w:p w14:paraId="7627F13A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O                 -0.06423900   -0.16190200    2.39560100</w:t>
      </w:r>
    </w:p>
    <w:p w14:paraId="755E34FB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C                  0.38493300    1.61812900    0.29164300</w:t>
      </w:r>
    </w:p>
    <w:p w14:paraId="3A236537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C                  1.69162600    2.08381200    0.43010800</w:t>
      </w:r>
    </w:p>
    <w:p w14:paraId="7AEEB556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C                 -0.58704300    2.46645600   -0.22806700</w:t>
      </w:r>
    </w:p>
    <w:p w14:paraId="32AF9396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C                  2.02018000    3.37102300    0.04509300</w:t>
      </w:r>
    </w:p>
    <w:p w14:paraId="14BDB856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H                  2.45261800    1.43581100    0.84096800</w:t>
      </w:r>
    </w:p>
    <w:p w14:paraId="4D5582B9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C                 -0.25593900    3.75573100   -0.61420900</w:t>
      </w:r>
    </w:p>
    <w:p w14:paraId="6484D7FC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H                 -1.60482500    2.12088400   -0.33202500</w:t>
      </w:r>
    </w:p>
    <w:p w14:paraId="575EC426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C                  1.04610100    4.20752500   -0.47974000</w:t>
      </w:r>
    </w:p>
    <w:p w14:paraId="6997CB55" w14:textId="77777777" w:rsidR="00E834C2" w:rsidRPr="00127CCA" w:rsidRDefault="00E834C2" w:rsidP="003749C1">
      <w:pPr>
        <w:spacing w:after="0" w:line="360" w:lineRule="auto"/>
        <w:jc w:val="both"/>
      </w:pPr>
      <w:r w:rsidRPr="00127CCA">
        <w:rPr>
          <w:lang w:val="it-IT"/>
        </w:rPr>
        <w:t xml:space="preserve"> </w:t>
      </w:r>
      <w:r w:rsidRPr="00127CCA">
        <w:t>H                  3.03537100    3.72290500    0.15501000</w:t>
      </w:r>
    </w:p>
    <w:p w14:paraId="7F605A6F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1.01691600    4.40694000   -1.01850400</w:t>
      </w:r>
    </w:p>
    <w:p w14:paraId="2E7A5D5F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1.30318000    5.21249300   -0.78140400</w:t>
      </w:r>
    </w:p>
    <w:p w14:paraId="275CC188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1.60626300   -0.48310400    0.16576300</w:t>
      </w:r>
    </w:p>
    <w:p w14:paraId="2C7944D7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1.80787300   -0.61713000   -1.20512100</w:t>
      </w:r>
    </w:p>
    <w:p w14:paraId="4352BC0E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2.66043700   -0.71514400    1.04172000</w:t>
      </w:r>
    </w:p>
    <w:p w14:paraId="580537A8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3.05334600   -0.97120400   -1.69264600</w:t>
      </w:r>
    </w:p>
    <w:p w14:paraId="5B350850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0.99314100   -0.45127600   -1.89524800</w:t>
      </w:r>
    </w:p>
    <w:p w14:paraId="1C8CCE90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3.90726000   -1.07020300    0.55068100</w:t>
      </w:r>
    </w:p>
    <w:p w14:paraId="60DD3A8F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2.48311800   -0.61948100    2.10294300</w:t>
      </w:r>
    </w:p>
    <w:p w14:paraId="221C6E65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4.10383600   -1.19669100   -0.81427500</w:t>
      </w:r>
    </w:p>
    <w:p w14:paraId="37C3E87E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3.20525500   -1.07562100   -2.75696600</w:t>
      </w:r>
    </w:p>
    <w:p w14:paraId="71BAEE68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4.72335200   -1.25028200    1.23496400</w:t>
      </w:r>
    </w:p>
    <w:p w14:paraId="2B58F44F" w14:textId="77777777" w:rsidR="00E834C2" w:rsidRPr="00127CCA" w:rsidRDefault="00E834C2" w:rsidP="003749C1">
      <w:pPr>
        <w:spacing w:after="0" w:line="360" w:lineRule="auto"/>
        <w:jc w:val="both"/>
      </w:pPr>
      <w:r w:rsidRPr="00127CCA">
        <w:lastRenderedPageBreak/>
        <w:t xml:space="preserve"> H                 -5.07496200   -1.47514100   -1.19711100</w:t>
      </w:r>
    </w:p>
    <w:p w14:paraId="0EA13D2A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1.22689800   -1.12854900    0.17983400</w:t>
      </w:r>
    </w:p>
    <w:p w14:paraId="5AB42C27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1.63917500   -2.21106100    0.95018600</w:t>
      </w:r>
    </w:p>
    <w:p w14:paraId="4D0EC157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1.75799300   -0.95035700   -1.09443100</w:t>
      </w:r>
    </w:p>
    <w:p w14:paraId="4A1BF308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2.56096800   -3.11319500    0.44542200</w:t>
      </w:r>
    </w:p>
    <w:p w14:paraId="2D475E3D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1.24000000   -2.32366000    1.94758300</w:t>
      </w:r>
    </w:p>
    <w:p w14:paraId="25F705F4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2.67780400   -1.85505500   -1.59745300</w:t>
      </w:r>
    </w:p>
    <w:p w14:paraId="10AC3989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1.47175000   -0.09355600   -1.68809300</w:t>
      </w:r>
    </w:p>
    <w:p w14:paraId="3A27F2B8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3.07672300   -2.93800300   -0.82886100</w:t>
      </w:r>
    </w:p>
    <w:p w14:paraId="29974E4B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2.88031900   -3.95025200    1.04874600</w:t>
      </w:r>
    </w:p>
    <w:p w14:paraId="2CA357BB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3.08976700   -1.71069500   -2.58551800</w:t>
      </w:r>
    </w:p>
    <w:p w14:paraId="11697B86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3.79686500   -3.64107500   -1.22156800</w:t>
      </w:r>
    </w:p>
    <w:p w14:paraId="0AC879EE" w14:textId="16B48E50" w:rsidR="00E834C2" w:rsidRPr="00127CCA" w:rsidRDefault="00E834C2" w:rsidP="003749C1">
      <w:pPr>
        <w:spacing w:after="0" w:line="360" w:lineRule="auto"/>
        <w:jc w:val="both"/>
      </w:pPr>
    </w:p>
    <w:p w14:paraId="27C4433E" w14:textId="5475587A" w:rsidR="00E834C2" w:rsidRPr="00127CCA" w:rsidRDefault="00E834C2" w:rsidP="003749C1">
      <w:pPr>
        <w:spacing w:after="0" w:line="360" w:lineRule="auto"/>
        <w:jc w:val="both"/>
      </w:pPr>
      <w:r w:rsidRPr="00127CCA">
        <w:t xml:space="preserve">Species </w:t>
      </w:r>
      <w:r w:rsidRPr="00127CCA">
        <w:rPr>
          <w:b/>
        </w:rPr>
        <w:t>1</w:t>
      </w:r>
      <w:r w:rsidRPr="00127CCA">
        <w:t>, conformer 2</w:t>
      </w:r>
    </w:p>
    <w:p w14:paraId="34D01464" w14:textId="331E5179" w:rsidR="004C0C78" w:rsidRPr="00127CCA" w:rsidRDefault="004C0C78" w:rsidP="003749C1">
      <w:pPr>
        <w:spacing w:after="0" w:line="360" w:lineRule="auto"/>
        <w:jc w:val="both"/>
      </w:pPr>
      <w:r w:rsidRPr="00127CCA">
        <w:rPr>
          <w:noProof/>
        </w:rPr>
        <w:drawing>
          <wp:inline distT="0" distB="0" distL="0" distR="0" wp14:anchorId="7F562950" wp14:editId="6312577C">
            <wp:extent cx="2667000" cy="1758950"/>
            <wp:effectExtent l="0" t="0" r="0" b="0"/>
            <wp:docPr id="7" name="Immagin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905" b="12143"/>
                    <a:stretch/>
                  </pic:blipFill>
                  <pic:spPr bwMode="auto">
                    <a:xfrm>
                      <a:off x="0" y="0"/>
                      <a:ext cx="2667000" cy="1758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544A8A" w14:textId="2DAB1287" w:rsidR="00E834C2" w:rsidRPr="00127CCA" w:rsidRDefault="004C0C78" w:rsidP="003749C1">
      <w:pPr>
        <w:spacing w:after="0" w:line="360" w:lineRule="auto"/>
        <w:jc w:val="both"/>
      </w:pPr>
      <w:r w:rsidRPr="00127CCA">
        <w:t xml:space="preserve"> </w:t>
      </w:r>
      <w:r w:rsidR="00E834C2" w:rsidRPr="00127CCA">
        <w:t>P                  0.00000000    0.00000000    0.91079900</w:t>
      </w:r>
    </w:p>
    <w:p w14:paraId="1ABC98BB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0.00000000    1.67290100    0.21625700</w:t>
      </w:r>
    </w:p>
    <w:p w14:paraId="503BF681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0.56212000    2.67386800    1.00316400</w:t>
      </w:r>
    </w:p>
    <w:p w14:paraId="276C9206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0.52585200    1.99330400   -1.03128300</w:t>
      </w:r>
    </w:p>
    <w:p w14:paraId="0B2ABDE2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0.61593700    3.97637200    0.53685200</w:t>
      </w:r>
    </w:p>
    <w:p w14:paraId="01C34871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0.93665400    2.42199800    1.98449600</w:t>
      </w:r>
    </w:p>
    <w:p w14:paraId="3BBED983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0.46784900    3.29710600   -1.49618000</w:t>
      </w:r>
    </w:p>
    <w:p w14:paraId="23AB54DB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0.99960700    1.23079800   -1.63321800</w:t>
      </w:r>
    </w:p>
    <w:p w14:paraId="7EE30D01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0.10591200    4.28724200   -0.71411100</w:t>
      </w:r>
    </w:p>
    <w:p w14:paraId="6776C916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1.05042600    4.75041800    1.15223800</w:t>
      </w:r>
    </w:p>
    <w:p w14:paraId="530D3638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0.88024100    3.54180400   -2.46410100</w:t>
      </w:r>
    </w:p>
    <w:p w14:paraId="3CE5EB65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0.14614300    5.30428500   -1.07620400</w:t>
      </w:r>
    </w:p>
    <w:p w14:paraId="5B844E7E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1.44877500   -0.83645000    0.21625700</w:t>
      </w:r>
    </w:p>
    <w:p w14:paraId="7DC41894" w14:textId="77777777" w:rsidR="00E834C2" w:rsidRPr="00127CCA" w:rsidRDefault="00E834C2" w:rsidP="003749C1">
      <w:pPr>
        <w:spacing w:after="0" w:line="360" w:lineRule="auto"/>
        <w:jc w:val="both"/>
      </w:pPr>
      <w:r w:rsidRPr="00127CCA">
        <w:lastRenderedPageBreak/>
        <w:t xml:space="preserve"> C                  1.46332600   -1.45205300   -1.03128300</w:t>
      </w:r>
    </w:p>
    <w:p w14:paraId="66EFD9AD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2.59669700   -0.85012400    1.00316400</w:t>
      </w:r>
    </w:p>
    <w:p w14:paraId="1A7EC20D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2.62145300   -2.05372200   -1.49618000</w:t>
      </w:r>
    </w:p>
    <w:p w14:paraId="0BE73E66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0.56609900   -1.48108400   -1.63321800</w:t>
      </w:r>
    </w:p>
    <w:p w14:paraId="41518215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3.75160700   -1.45476900    0.53685200</w:t>
      </w:r>
    </w:p>
    <w:p w14:paraId="6EF82DDA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2.56583900   -0.39983200    1.98449600</w:t>
      </w:r>
    </w:p>
    <w:p w14:paraId="4203F650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3.76581700   -2.05189800   -0.71411100</w:t>
      </w:r>
    </w:p>
    <w:p w14:paraId="2D0D271E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2.62717200   -2.53321300   -2.46410100</w:t>
      </w:r>
    </w:p>
    <w:p w14:paraId="6CA26B62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4.63919600   -1.46551300    1.15223800</w:t>
      </w:r>
    </w:p>
    <w:p w14:paraId="2DFE855D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4.66671700   -2.52557800   -1.07620400</w:t>
      </w:r>
    </w:p>
    <w:p w14:paraId="184F16E1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1.44877500   -0.83645000    0.21625700</w:t>
      </w:r>
    </w:p>
    <w:p w14:paraId="2D2D8444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2.03457800   -1.82374400    1.00316400</w:t>
      </w:r>
    </w:p>
    <w:p w14:paraId="4637E5F7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1.98917800   -0.54125100   -1.03128300</w:t>
      </w:r>
    </w:p>
    <w:p w14:paraId="697E1696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3.13567100   -2.52160300    0.53685200</w:t>
      </w:r>
    </w:p>
    <w:p w14:paraId="25355AE0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1.62918400   -2.02216500    1.98449600</w:t>
      </w:r>
    </w:p>
    <w:p w14:paraId="0AEC09D0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3.08930200   -1.24338400   -1.49618000</w:t>
      </w:r>
    </w:p>
    <w:p w14:paraId="1C411A26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1.56570600    0.25028600   -1.63321800</w:t>
      </w:r>
    </w:p>
    <w:p w14:paraId="0894F661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t xml:space="preserve"> </w:t>
      </w:r>
      <w:r w:rsidRPr="00127CCA">
        <w:rPr>
          <w:lang w:val="it-IT"/>
        </w:rPr>
        <w:t>C                 -3.65990500   -2.23534400   -0.71411100</w:t>
      </w:r>
    </w:p>
    <w:p w14:paraId="55BCA128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H                 -3.58877000   -3.28490500    1.15223800</w:t>
      </w:r>
    </w:p>
    <w:p w14:paraId="407F6508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H                 -3.50741300   -1.00859100   -2.46410100</w:t>
      </w:r>
    </w:p>
    <w:p w14:paraId="7253B427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H                 -4.52057400   -2.77870600   -1.07620400</w:t>
      </w:r>
    </w:p>
    <w:p w14:paraId="10332A9E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O                  0.00000000    0.00000000    2.39797300</w:t>
      </w:r>
    </w:p>
    <w:p w14:paraId="256F9EDC" w14:textId="77777777" w:rsidR="00E834C2" w:rsidRPr="00127CCA" w:rsidRDefault="00E834C2" w:rsidP="003749C1">
      <w:pPr>
        <w:spacing w:after="0" w:line="360" w:lineRule="auto"/>
        <w:jc w:val="both"/>
        <w:rPr>
          <w:lang w:val="it-IT"/>
        </w:rPr>
      </w:pPr>
    </w:p>
    <w:p w14:paraId="2F5CED58" w14:textId="0D5A4CBB" w:rsidR="00E834C2" w:rsidRPr="00127CCA" w:rsidRDefault="00E834C2" w:rsidP="003749C1">
      <w:pPr>
        <w:spacing w:after="0" w:line="360" w:lineRule="auto"/>
        <w:jc w:val="both"/>
        <w:rPr>
          <w:b/>
          <w:lang w:val="it-IT"/>
        </w:rPr>
      </w:pPr>
      <w:proofErr w:type="spellStart"/>
      <w:r w:rsidRPr="00127CCA">
        <w:rPr>
          <w:lang w:val="it-IT"/>
        </w:rPr>
        <w:t>Species</w:t>
      </w:r>
      <w:proofErr w:type="spellEnd"/>
      <w:r w:rsidRPr="00127CCA">
        <w:rPr>
          <w:lang w:val="it-IT"/>
        </w:rPr>
        <w:t xml:space="preserve"> </w:t>
      </w:r>
      <w:r w:rsidRPr="00127CCA">
        <w:rPr>
          <w:b/>
          <w:lang w:val="it-IT"/>
        </w:rPr>
        <w:t>2</w:t>
      </w:r>
    </w:p>
    <w:p w14:paraId="5C3E4DEA" w14:textId="42F1EB4C" w:rsidR="004C0C78" w:rsidRPr="00127CCA" w:rsidRDefault="004C0C78" w:rsidP="003749C1">
      <w:pPr>
        <w:spacing w:after="0" w:line="360" w:lineRule="auto"/>
        <w:jc w:val="both"/>
        <w:rPr>
          <w:lang w:val="it-IT"/>
        </w:rPr>
      </w:pPr>
      <w:r w:rsidRPr="00127CCA">
        <w:rPr>
          <w:noProof/>
          <w:lang w:val="it-IT"/>
        </w:rPr>
        <w:drawing>
          <wp:inline distT="0" distB="0" distL="0" distR="0" wp14:anchorId="26612786" wp14:editId="4F38DBEB">
            <wp:extent cx="2400300" cy="1511300"/>
            <wp:effectExtent l="0" t="0" r="0" b="0"/>
            <wp:docPr id="8" name="Immagin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3545" b="13492"/>
                    <a:stretch/>
                  </pic:blipFill>
                  <pic:spPr bwMode="auto">
                    <a:xfrm>
                      <a:off x="0" y="0"/>
                      <a:ext cx="2400300" cy="1511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8E76DB" w14:textId="77777777" w:rsidR="00E834C2" w:rsidRPr="00127CCA" w:rsidRDefault="00E834C2" w:rsidP="003749C1">
      <w:pPr>
        <w:spacing w:after="0" w:line="360" w:lineRule="auto"/>
        <w:jc w:val="both"/>
      </w:pPr>
      <w:r w:rsidRPr="00127CCA">
        <w:t>P                  0.00000000    0.00000000    1.21646900</w:t>
      </w:r>
    </w:p>
    <w:p w14:paraId="06727159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0.00000000    1.64832900    0.41438000</w:t>
      </w:r>
    </w:p>
    <w:p w14:paraId="6F73293D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0.77423700    2.64242400    1.01098300</w:t>
      </w:r>
    </w:p>
    <w:p w14:paraId="3001F50F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0.73363200    1.96651300   -0.72515500</w:t>
      </w:r>
    </w:p>
    <w:p w14:paraId="56230981" w14:textId="77777777" w:rsidR="00E834C2" w:rsidRPr="00127CCA" w:rsidRDefault="00E834C2" w:rsidP="003749C1">
      <w:pPr>
        <w:spacing w:after="0" w:line="360" w:lineRule="auto"/>
        <w:jc w:val="both"/>
      </w:pPr>
      <w:r w:rsidRPr="00127CCA">
        <w:lastRenderedPageBreak/>
        <w:t xml:space="preserve"> C                 -0.83172600    3.91587900    0.47120100</w:t>
      </w:r>
    </w:p>
    <w:p w14:paraId="19307787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1.33305000    2.41528600    1.90858600</w:t>
      </w:r>
    </w:p>
    <w:p w14:paraId="73662B77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0.68597000    3.24520300   -1.25870900</w:t>
      </w:r>
    </w:p>
    <w:p w14:paraId="319E61A1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1.34816300    1.21287000   -1.19518200</w:t>
      </w:r>
    </w:p>
    <w:p w14:paraId="24141875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0.09872400    4.22060700   -0.66525300</w:t>
      </w:r>
    </w:p>
    <w:p w14:paraId="31FB1879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1.43992800    4.67330100    0.94404800</w:t>
      </w:r>
    </w:p>
    <w:p w14:paraId="08E696E1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1.26341300    3.47826000   -2.14178600</w:t>
      </w:r>
    </w:p>
    <w:p w14:paraId="1136DCB4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0.13432000    5.21639000   -1.08269100</w:t>
      </w:r>
    </w:p>
    <w:p w14:paraId="00BDAA41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1.42749500   -0.82416500    0.41438000</w:t>
      </w:r>
    </w:p>
    <w:p w14:paraId="07393052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1.33623400   -1.61860100   -0.72515500</w:t>
      </w:r>
    </w:p>
    <w:p w14:paraId="37FF6FD0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2.67552500   -0.65070300    1.01098300</w:t>
      </w:r>
    </w:p>
    <w:p w14:paraId="5D71627A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2.46744300   -2.21666900   -1.25870900</w:t>
      </w:r>
    </w:p>
    <w:p w14:paraId="61DBD7A8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0.37629400   -1.77397900   -1.19518200</w:t>
      </w:r>
    </w:p>
    <w:p w14:paraId="49ED331A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3.80711400   -1.23764300    0.47120100</w:t>
      </w:r>
    </w:p>
    <w:p w14:paraId="2BCE5BF1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2.75822400   -0.05318800    1.90858600</w:t>
      </w:r>
    </w:p>
    <w:p w14:paraId="26A9EAD1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 3.70451500   -2.02480600   -0.66525300</w:t>
      </w:r>
    </w:p>
    <w:p w14:paraId="5FA22B97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2.38055500   -2.83327700   -2.14178600</w:t>
      </w:r>
    </w:p>
    <w:p w14:paraId="6B6F2DA0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4.76716200   -1.08963600    0.94404800</w:t>
      </w:r>
    </w:p>
    <w:p w14:paraId="233630F0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 4.58468600   -2.49187000   -1.08269100</w:t>
      </w:r>
    </w:p>
    <w:p w14:paraId="71002A8C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1.42749500   -0.82416500    0.41438000</w:t>
      </w:r>
    </w:p>
    <w:p w14:paraId="2E6D2204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1.90128800   -1.99172100    1.01098300</w:t>
      </w:r>
    </w:p>
    <w:p w14:paraId="2BBEAF53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2.06986700   -0.34791300   -0.72515500</w:t>
      </w:r>
    </w:p>
    <w:p w14:paraId="4D58BBA6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2.97538800   -2.67823600    0.47120100</w:t>
      </w:r>
    </w:p>
    <w:p w14:paraId="6023A77E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1.42517500   -2.36209800    1.90858600</w:t>
      </w:r>
    </w:p>
    <w:p w14:paraId="52DD84F5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3.15341400   -1.02853400   -1.25870900</w:t>
      </w:r>
    </w:p>
    <w:p w14:paraId="17429255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1.72445800    0.56110900   -1.19518200</w:t>
      </w:r>
    </w:p>
    <w:p w14:paraId="6FF48CDC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C                 -3.60579100   -2.19580100   -0.66525300</w:t>
      </w:r>
    </w:p>
    <w:p w14:paraId="13CCC6CA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3.32723400   -3.58366500    0.94404800</w:t>
      </w:r>
    </w:p>
    <w:p w14:paraId="31F2F865" w14:textId="77777777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3.64396800   -0.64498200   -2.14178600</w:t>
      </w:r>
    </w:p>
    <w:p w14:paraId="29291DB4" w14:textId="736EEC19" w:rsidR="00E834C2" w:rsidRPr="00127CCA" w:rsidRDefault="00E834C2" w:rsidP="003749C1">
      <w:pPr>
        <w:spacing w:after="0" w:line="360" w:lineRule="auto"/>
        <w:jc w:val="both"/>
      </w:pPr>
      <w:r w:rsidRPr="00127CCA">
        <w:t xml:space="preserve"> H                 -4.45036600   -2.72451900   -1.08269100</w:t>
      </w:r>
    </w:p>
    <w:p w14:paraId="6FD5FBBF" w14:textId="43BD01C7" w:rsidR="00A1433F" w:rsidRPr="00127CCA" w:rsidRDefault="00A1433F" w:rsidP="003749C1">
      <w:pPr>
        <w:spacing w:after="0" w:line="360" w:lineRule="auto"/>
        <w:jc w:val="both"/>
      </w:pPr>
    </w:p>
    <w:p w14:paraId="44FA1220" w14:textId="77777777" w:rsidR="004C0C78" w:rsidRPr="00127CCA" w:rsidRDefault="004C0C78" w:rsidP="003749C1">
      <w:pPr>
        <w:spacing w:after="0" w:line="360" w:lineRule="auto"/>
        <w:jc w:val="both"/>
      </w:pPr>
    </w:p>
    <w:p w14:paraId="36746C25" w14:textId="3D5B9947" w:rsidR="00AD466B" w:rsidRPr="00127CCA" w:rsidRDefault="00AD466B" w:rsidP="003749C1">
      <w:pPr>
        <w:spacing w:after="0" w:line="360" w:lineRule="auto"/>
        <w:jc w:val="both"/>
      </w:pPr>
      <w:r w:rsidRPr="00127CCA">
        <w:t>Solvation model 3</w:t>
      </w:r>
    </w:p>
    <w:p w14:paraId="7E13FA94" w14:textId="5F80EC09" w:rsidR="00AD466B" w:rsidRPr="00127CCA" w:rsidRDefault="00AD466B" w:rsidP="003749C1">
      <w:pPr>
        <w:spacing w:after="0" w:line="360" w:lineRule="auto"/>
        <w:jc w:val="both"/>
      </w:pPr>
    </w:p>
    <w:p w14:paraId="6FEC013D" w14:textId="5359A59B" w:rsidR="00AD466B" w:rsidRPr="00127CCA" w:rsidRDefault="00AD466B" w:rsidP="003749C1">
      <w:pPr>
        <w:spacing w:after="0" w:line="360" w:lineRule="auto"/>
        <w:jc w:val="both"/>
        <w:rPr>
          <w:b/>
          <w:lang w:val="it-IT"/>
        </w:rPr>
      </w:pPr>
      <w:proofErr w:type="spellStart"/>
      <w:r w:rsidRPr="00127CCA">
        <w:rPr>
          <w:lang w:val="it-IT"/>
        </w:rPr>
        <w:lastRenderedPageBreak/>
        <w:t>Species</w:t>
      </w:r>
      <w:proofErr w:type="spellEnd"/>
      <w:r w:rsidRPr="00127CCA">
        <w:rPr>
          <w:lang w:val="it-IT"/>
        </w:rPr>
        <w:t xml:space="preserve"> </w:t>
      </w:r>
      <w:r w:rsidRPr="00127CCA">
        <w:rPr>
          <w:b/>
          <w:lang w:val="it-IT"/>
        </w:rPr>
        <w:t>1</w:t>
      </w:r>
    </w:p>
    <w:p w14:paraId="3132FFFB" w14:textId="28608E56" w:rsidR="004C0C78" w:rsidRPr="00127CCA" w:rsidRDefault="004C0C78" w:rsidP="003749C1">
      <w:pPr>
        <w:spacing w:after="0" w:line="360" w:lineRule="auto"/>
        <w:jc w:val="both"/>
        <w:rPr>
          <w:b/>
          <w:lang w:val="it-IT"/>
        </w:rPr>
      </w:pPr>
      <w:r w:rsidRPr="00127CCA">
        <w:rPr>
          <w:b/>
          <w:noProof/>
          <w:lang w:val="it-IT"/>
        </w:rPr>
        <w:drawing>
          <wp:inline distT="0" distB="0" distL="0" distR="0" wp14:anchorId="5073C056" wp14:editId="19CF00E7">
            <wp:extent cx="2552700" cy="2343150"/>
            <wp:effectExtent l="0" t="0" r="0" b="0"/>
            <wp:docPr id="9" name="Immagin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33" b="4975"/>
                    <a:stretch/>
                  </pic:blipFill>
                  <pic:spPr bwMode="auto">
                    <a:xfrm>
                      <a:off x="0" y="0"/>
                      <a:ext cx="2552700" cy="2343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71497C" w14:textId="77777777" w:rsidR="00AD466B" w:rsidRPr="00127CCA" w:rsidRDefault="00AD466B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>P                  0.77136400   -0.00659800   -0.11822200</w:t>
      </w:r>
    </w:p>
    <w:p w14:paraId="251CF516" w14:textId="77777777" w:rsidR="00AD466B" w:rsidRPr="00127CCA" w:rsidRDefault="00AD466B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O                 -0.65466500   -0.02774100   -0.55723100</w:t>
      </w:r>
    </w:p>
    <w:p w14:paraId="62F31B11" w14:textId="77777777" w:rsidR="00AD466B" w:rsidRPr="00127CCA" w:rsidRDefault="00AD466B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C                  1.31544900    1.64913500    0.36229500</w:t>
      </w:r>
    </w:p>
    <w:p w14:paraId="23623F5B" w14:textId="77777777" w:rsidR="00AD466B" w:rsidRPr="00127CCA" w:rsidRDefault="00AD466B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C                  0.35018100    2.50549900    0.88509000</w:t>
      </w:r>
    </w:p>
    <w:p w14:paraId="0B255A48" w14:textId="77777777" w:rsidR="00AD466B" w:rsidRPr="00127CCA" w:rsidRDefault="00AD466B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C                  2.62932100    2.08851900    0.23357400</w:t>
      </w:r>
    </w:p>
    <w:p w14:paraId="330535ED" w14:textId="77777777" w:rsidR="00AD466B" w:rsidRPr="00127CCA" w:rsidRDefault="00AD466B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C                  0.70190100    3.78149500    1.29033100</w:t>
      </w:r>
    </w:p>
    <w:p w14:paraId="69F2A0A8" w14:textId="77777777" w:rsidR="00AD466B" w:rsidRPr="00127CCA" w:rsidRDefault="00AD466B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H                 -0.67454300    2.17158700    0.95610200</w:t>
      </w:r>
    </w:p>
    <w:p w14:paraId="1C0A4BE3" w14:textId="77777777" w:rsidR="00AD466B" w:rsidRPr="00127CCA" w:rsidRDefault="00AD466B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C                  2.97773700    3.36504100    0.64374100</w:t>
      </w:r>
    </w:p>
    <w:p w14:paraId="520E0ACC" w14:textId="77777777" w:rsidR="00AD466B" w:rsidRPr="00127CCA" w:rsidRDefault="00AD466B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H                  3.37780800    1.44286500   -0.20323700</w:t>
      </w:r>
    </w:p>
    <w:p w14:paraId="7FC10AF3" w14:textId="77777777" w:rsidR="00AD466B" w:rsidRPr="00127CCA" w:rsidRDefault="00AD466B" w:rsidP="003749C1">
      <w:pPr>
        <w:spacing w:after="0" w:line="360" w:lineRule="auto"/>
        <w:jc w:val="both"/>
        <w:rPr>
          <w:lang w:val="it-IT"/>
        </w:rPr>
      </w:pPr>
      <w:r w:rsidRPr="00127CCA">
        <w:rPr>
          <w:lang w:val="it-IT"/>
        </w:rPr>
        <w:t xml:space="preserve"> C                  2.01533400    4.20960300    1.17412200</w:t>
      </w:r>
    </w:p>
    <w:p w14:paraId="2BCDFA20" w14:textId="77777777" w:rsidR="00AD466B" w:rsidRPr="00127CCA" w:rsidRDefault="00AD466B" w:rsidP="003749C1">
      <w:pPr>
        <w:spacing w:after="0" w:line="360" w:lineRule="auto"/>
        <w:jc w:val="both"/>
      </w:pPr>
      <w:r w:rsidRPr="00127CCA">
        <w:rPr>
          <w:lang w:val="it-IT"/>
        </w:rPr>
        <w:t xml:space="preserve"> </w:t>
      </w:r>
      <w:r w:rsidRPr="00127CCA">
        <w:t>H                 -0.05083800    4.44372600    1.69165500</w:t>
      </w:r>
    </w:p>
    <w:p w14:paraId="18015C31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3.99807800    3.70345100    0.53915300</w:t>
      </w:r>
    </w:p>
    <w:p w14:paraId="073A90FB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2.28770500    5.20646300    1.48874400</w:t>
      </w:r>
    </w:p>
    <w:p w14:paraId="6CD8A41B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1.88644300   -0.56150600   -1.42838600</w:t>
      </w:r>
    </w:p>
    <w:p w14:paraId="4E1C7F1E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3.11403900   -1.16841000   -1.18244500</w:t>
      </w:r>
    </w:p>
    <w:p w14:paraId="36457D89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1.46748300   -0.35919000   -2.74029300</w:t>
      </w:r>
    </w:p>
    <w:p w14:paraId="22EDD03B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3.92404500   -1.54886800   -2.23984100</w:t>
      </w:r>
    </w:p>
    <w:p w14:paraId="185A2AA6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3.43090300   -1.36210300   -0.16752800</w:t>
      </w:r>
    </w:p>
    <w:p w14:paraId="5622D328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2.27840000   -0.74405400   -3.79417700</w:t>
      </w:r>
    </w:p>
    <w:p w14:paraId="110B8FDC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0.49933500    0.08316000   -2.92326100</w:t>
      </w:r>
    </w:p>
    <w:p w14:paraId="039A94BC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3.50772200   -1.33405200   -3.54433500</w:t>
      </w:r>
    </w:p>
    <w:p w14:paraId="5C48B168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4.87487900   -2.02276600   -2.04523200</w:t>
      </w:r>
    </w:p>
    <w:p w14:paraId="6BCADD10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1.94826600   -0.58894800   -4.81067300</w:t>
      </w:r>
    </w:p>
    <w:p w14:paraId="608F996F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4.13847500   -1.63610000   -4.36763100</w:t>
      </w:r>
    </w:p>
    <w:p w14:paraId="7FFE2371" w14:textId="77777777" w:rsidR="00AD466B" w:rsidRPr="00127CCA" w:rsidRDefault="00AD466B" w:rsidP="003749C1">
      <w:pPr>
        <w:spacing w:after="0" w:line="360" w:lineRule="auto"/>
        <w:jc w:val="both"/>
      </w:pPr>
      <w:r w:rsidRPr="00127CCA">
        <w:lastRenderedPageBreak/>
        <w:t xml:space="preserve"> C                  1.06677300   -1.07992700    1.30590000</w:t>
      </w:r>
    </w:p>
    <w:p w14:paraId="53A2AA60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0.23015100   -2.18274200    1.45281500</w:t>
      </w:r>
    </w:p>
    <w:p w14:paraId="226EF653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2.07388300   -0.84960800    2.23806300</w:t>
      </w:r>
    </w:p>
    <w:p w14:paraId="15EC92A4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0.41219300   -3.05460900    2.51260100</w:t>
      </w:r>
    </w:p>
    <w:p w14:paraId="2FC251CE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0.56982300   -2.33989100    0.74444400</w:t>
      </w:r>
    </w:p>
    <w:p w14:paraId="4CC91677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2.25545500   -1.72693000    3.29447000</w:t>
      </w:r>
    </w:p>
    <w:p w14:paraId="596FA9C5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2.70452900    0.02381400    2.15181800</w:t>
      </w:r>
    </w:p>
    <w:p w14:paraId="2BD0E2E7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1.42689600   -2.82983300    3.42987700</w:t>
      </w:r>
    </w:p>
    <w:p w14:paraId="079D86D2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0.24251100   -3.90591400    2.62589100</w:t>
      </w:r>
    </w:p>
    <w:p w14:paraId="4149E408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3.03608300   -1.54310400    4.01790900</w:t>
      </w:r>
    </w:p>
    <w:p w14:paraId="4ABDD428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1.56608200   -3.50967300    4.25772500</w:t>
      </w:r>
    </w:p>
    <w:p w14:paraId="6F80E6C8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2.57243100   -0.02503300   -0.52151000</w:t>
      </w:r>
    </w:p>
    <w:p w14:paraId="3F228835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3.65225400   -0.01752000   -0.41448500</w:t>
      </w:r>
    </w:p>
    <w:p w14:paraId="2AD03558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l                -4.07350000    1.28540900    0.69760800</w:t>
      </w:r>
    </w:p>
    <w:p w14:paraId="109B2D84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l                -4.36873700    0.25451500   -1.99938700</w:t>
      </w:r>
    </w:p>
    <w:p w14:paraId="2C2DCB70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l                -4.14435400   -1.57950700    0.23844400</w:t>
      </w:r>
    </w:p>
    <w:p w14:paraId="076B4C9A" w14:textId="73E26126" w:rsidR="00AD466B" w:rsidRPr="00127CCA" w:rsidRDefault="00AD466B" w:rsidP="003749C1">
      <w:pPr>
        <w:spacing w:after="0" w:line="360" w:lineRule="auto"/>
        <w:jc w:val="both"/>
      </w:pPr>
    </w:p>
    <w:p w14:paraId="1B94EA19" w14:textId="35625058" w:rsidR="00AD466B" w:rsidRPr="00127CCA" w:rsidRDefault="00AD466B" w:rsidP="003749C1">
      <w:pPr>
        <w:spacing w:after="0" w:line="360" w:lineRule="auto"/>
        <w:jc w:val="both"/>
      </w:pPr>
      <w:r w:rsidRPr="00127CCA">
        <w:t xml:space="preserve">Species </w:t>
      </w:r>
      <w:r w:rsidRPr="00127CCA">
        <w:rPr>
          <w:b/>
        </w:rPr>
        <w:t>2</w:t>
      </w:r>
      <w:r w:rsidRPr="00127CCA">
        <w:t>, conformer 1</w:t>
      </w:r>
    </w:p>
    <w:p w14:paraId="17B1232D" w14:textId="3C80AADD" w:rsidR="004C0C78" w:rsidRPr="00127CCA" w:rsidRDefault="004C0C78" w:rsidP="003749C1">
      <w:pPr>
        <w:spacing w:after="0" w:line="360" w:lineRule="auto"/>
        <w:jc w:val="both"/>
      </w:pPr>
      <w:r w:rsidRPr="00127CCA">
        <w:rPr>
          <w:noProof/>
        </w:rPr>
        <w:drawing>
          <wp:inline distT="0" distB="0" distL="0" distR="0" wp14:anchorId="7F35DE47" wp14:editId="47EAF0B6">
            <wp:extent cx="2578100" cy="1562100"/>
            <wp:effectExtent l="0" t="0" r="0" b="0"/>
            <wp:docPr id="10" name="Immagin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182" b="18227"/>
                    <a:stretch/>
                  </pic:blipFill>
                  <pic:spPr bwMode="auto">
                    <a:xfrm>
                      <a:off x="0" y="0"/>
                      <a:ext cx="2578100" cy="1562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2A9437" w14:textId="77777777" w:rsidR="00AD466B" w:rsidRPr="00127CCA" w:rsidRDefault="00AD466B" w:rsidP="003749C1">
      <w:pPr>
        <w:spacing w:after="0" w:line="360" w:lineRule="auto"/>
        <w:jc w:val="both"/>
      </w:pPr>
      <w:r w:rsidRPr="00127CCA">
        <w:t>P                 -1.31731400   -0.04287100   -0.98034400</w:t>
      </w:r>
    </w:p>
    <w:p w14:paraId="3684C558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1.38404600    1.61306600   -0.19913800</w:t>
      </w:r>
    </w:p>
    <w:p w14:paraId="1E937FC3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0.38698700    2.52021800   -0.55612400</w:t>
      </w:r>
    </w:p>
    <w:p w14:paraId="1B992E90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2.36856100    2.01833600    0.69766200</w:t>
      </w:r>
    </w:p>
    <w:p w14:paraId="5E9C122B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0.36103700    3.79310800   -0.01262500</w:t>
      </w:r>
    </w:p>
    <w:p w14:paraId="2471DCE1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0.37319400    2.22669600   -1.26720100</w:t>
      </w:r>
    </w:p>
    <w:p w14:paraId="3F3374BC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2.34993300    3.29786500    1.23098600</w:t>
      </w:r>
    </w:p>
    <w:p w14:paraId="341237B3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3.15533700    1.33321600    0.97717800</w:t>
      </w:r>
    </w:p>
    <w:p w14:paraId="39EF9AFB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1.34543300    4.18548300    0.88110200</w:t>
      </w:r>
    </w:p>
    <w:p w14:paraId="38195791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0.42208800    4.48145400   -0.29506600</w:t>
      </w:r>
    </w:p>
    <w:p w14:paraId="3F411AFC" w14:textId="77777777" w:rsidR="00AD466B" w:rsidRPr="00127CCA" w:rsidRDefault="00AD466B" w:rsidP="003749C1">
      <w:pPr>
        <w:spacing w:after="0" w:line="360" w:lineRule="auto"/>
        <w:jc w:val="both"/>
      </w:pPr>
      <w:r w:rsidRPr="00127CCA">
        <w:lastRenderedPageBreak/>
        <w:t xml:space="preserve"> H                 -3.12265900    3.60023800    1.92305600</w:t>
      </w:r>
    </w:p>
    <w:p w14:paraId="3FB51010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1.33268700    5.18179100    1.29852100</w:t>
      </w:r>
    </w:p>
    <w:p w14:paraId="2035F97A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2.96202000   -0.74224900   -0.57560900</w:t>
      </w:r>
    </w:p>
    <w:p w14:paraId="51B0719F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3.24062900   -1.48800900    0.56663600</w:t>
      </w:r>
    </w:p>
    <w:p w14:paraId="7903B25B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3.98609700   -0.51716700   -1.49434400</w:t>
      </w:r>
    </w:p>
    <w:p w14:paraId="1DDE45D8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4.51439100   -1.98825100    0.78730900</w:t>
      </w:r>
    </w:p>
    <w:p w14:paraId="732A41D0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2.45831000   -1.68279900    1.28544000</w:t>
      </w:r>
    </w:p>
    <w:p w14:paraId="372BBA4E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5.26139300   -1.00615100   -1.26800200</w:t>
      </w:r>
    </w:p>
    <w:p w14:paraId="239711FD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3.77905000    0.04278100   -2.39599900</w:t>
      </w:r>
    </w:p>
    <w:p w14:paraId="7599CD9B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5.52742800   -1.74558000   -0.12621100</w:t>
      </w:r>
    </w:p>
    <w:p w14:paraId="2871A414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4.71499400   -2.56817900    1.67663700</w:t>
      </w:r>
    </w:p>
    <w:p w14:paraId="2AB054FB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6.04447600   -0.81933800   -1.98835600</w:t>
      </w:r>
    </w:p>
    <w:p w14:paraId="49B8E020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6.51933800   -2.13659300    0.04765100</w:t>
      </w:r>
    </w:p>
    <w:p w14:paraId="547AF547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0.21803000   -0.96478300    0.16455600</w:t>
      </w:r>
    </w:p>
    <w:p w14:paraId="0C2093D7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0.28332600   -2.18777100   -0.28340700</w:t>
      </w:r>
    </w:p>
    <w:p w14:paraId="58D459EC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0.16099000   -0.51065700    1.42575100</w:t>
      </w:r>
    </w:p>
    <w:p w14:paraId="658AA320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1.12181800   -2.94762700    0.51563000</w:t>
      </w:r>
    </w:p>
    <w:p w14:paraId="12A0EE26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0.01667900   -2.54301900   -1.26925000</w:t>
      </w:r>
    </w:p>
    <w:p w14:paraId="42DCF462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1.01055800   -1.26587400    2.22207400</w:t>
      </w:r>
    </w:p>
    <w:p w14:paraId="31981F81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0.20480200    0.43973700    1.78527600</w:t>
      </w:r>
    </w:p>
    <w:p w14:paraId="33FD71C7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1.48921100   -2.48653700    1.77182200</w:t>
      </w:r>
    </w:p>
    <w:p w14:paraId="1D02B7F0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1.49915000   -3.89263800    0.15336500</w:t>
      </w:r>
    </w:p>
    <w:p w14:paraId="0C572119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1.29921800   -0.89711600    3.19558900</w:t>
      </w:r>
    </w:p>
    <w:p w14:paraId="059D6453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2.15291500   -3.07137600    2.39140000</w:t>
      </w:r>
    </w:p>
    <w:p w14:paraId="021E6606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2.59179700   -0.61565800    0.04601700</w:t>
      </w:r>
    </w:p>
    <w:p w14:paraId="633CAB8D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3.49093600   -0.13924400   -0.31836900</w:t>
      </w:r>
    </w:p>
    <w:p w14:paraId="298E22FB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l                 3.20936600    0.33609100   -1.98855800</w:t>
      </w:r>
    </w:p>
    <w:p w14:paraId="4CE0D119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l                 3.80373300    1.26319200    0.69688500</w:t>
      </w:r>
    </w:p>
    <w:p w14:paraId="67C284B8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l                 4.80050000   -1.30900100   -0.20463900</w:t>
      </w:r>
    </w:p>
    <w:p w14:paraId="6DEF1E9F" w14:textId="45F4549B" w:rsidR="00AD466B" w:rsidRPr="00127CCA" w:rsidRDefault="00AD466B" w:rsidP="003749C1">
      <w:pPr>
        <w:spacing w:after="0" w:line="360" w:lineRule="auto"/>
        <w:jc w:val="both"/>
      </w:pPr>
    </w:p>
    <w:p w14:paraId="495E8E8E" w14:textId="77777777" w:rsidR="00AD466B" w:rsidRPr="00127CCA" w:rsidRDefault="00AD466B" w:rsidP="003749C1">
      <w:pPr>
        <w:spacing w:after="0" w:line="360" w:lineRule="auto"/>
        <w:jc w:val="both"/>
      </w:pPr>
    </w:p>
    <w:p w14:paraId="2EC83D18" w14:textId="1B214013" w:rsidR="00AD466B" w:rsidRPr="00127CCA" w:rsidRDefault="00AD466B" w:rsidP="003749C1">
      <w:pPr>
        <w:spacing w:after="0" w:line="360" w:lineRule="auto"/>
        <w:jc w:val="both"/>
      </w:pPr>
      <w:r w:rsidRPr="00127CCA">
        <w:t xml:space="preserve">Species </w:t>
      </w:r>
      <w:r w:rsidRPr="00127CCA">
        <w:rPr>
          <w:b/>
        </w:rPr>
        <w:t>2</w:t>
      </w:r>
      <w:r w:rsidRPr="00127CCA">
        <w:t>, conformer 2</w:t>
      </w:r>
    </w:p>
    <w:p w14:paraId="65A3D717" w14:textId="4224F006" w:rsidR="004C0C78" w:rsidRPr="00127CCA" w:rsidRDefault="004C0C78" w:rsidP="003749C1">
      <w:pPr>
        <w:spacing w:after="0" w:line="360" w:lineRule="auto"/>
        <w:jc w:val="both"/>
      </w:pPr>
      <w:r w:rsidRPr="00127CCA">
        <w:rPr>
          <w:noProof/>
        </w:rPr>
        <w:lastRenderedPageBreak/>
        <w:drawing>
          <wp:inline distT="0" distB="0" distL="0" distR="0" wp14:anchorId="0AC17EA9" wp14:editId="7F93D6E8">
            <wp:extent cx="2578100" cy="2254250"/>
            <wp:effectExtent l="0" t="0" r="0" b="0"/>
            <wp:docPr id="11" name="Immagin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02" b="9360"/>
                    <a:stretch/>
                  </pic:blipFill>
                  <pic:spPr bwMode="auto">
                    <a:xfrm>
                      <a:off x="0" y="0"/>
                      <a:ext cx="2578100" cy="2254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0F5C3E" w14:textId="77777777" w:rsidR="00AD466B" w:rsidRPr="00127CCA" w:rsidRDefault="00AD466B" w:rsidP="003749C1">
      <w:pPr>
        <w:spacing w:after="0" w:line="360" w:lineRule="auto"/>
        <w:jc w:val="both"/>
      </w:pPr>
      <w:r w:rsidRPr="00127CCA">
        <w:t>P                 -0.40760500    0.00188400   -0.00172100</w:t>
      </w:r>
    </w:p>
    <w:p w14:paraId="105290AA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1.19757900    0.24931300   -1.63338500</w:t>
      </w:r>
    </w:p>
    <w:p w14:paraId="4A8490F0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0.59879800    1.16206000   -2.50038300</w:t>
      </w:r>
    </w:p>
    <w:p w14:paraId="5AB93674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2.33764400   -0.42912000   -2.05484900</w:t>
      </w:r>
    </w:p>
    <w:p w14:paraId="0E6AF63B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1.13902700    1.40720300   -3.75106900</w:t>
      </w:r>
    </w:p>
    <w:p w14:paraId="3874F31A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0.29951300    1.68109800   -2.19484000</w:t>
      </w:r>
    </w:p>
    <w:p w14:paraId="799EF2BA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2.87156900   -0.19116000   -3.31169500</w:t>
      </w:r>
    </w:p>
    <w:p w14:paraId="61D2B1F2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2.80692700   -1.14912700   -1.40072300</w:t>
      </w:r>
    </w:p>
    <w:p w14:paraId="6B016BCD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2.27665900    0.72870800   -4.15978600</w:t>
      </w:r>
    </w:p>
    <w:p w14:paraId="30917DFA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0.66515800    2.11939300   -4.41064700</w:t>
      </w:r>
    </w:p>
    <w:p w14:paraId="589AA5E1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3.75500600   -0.72676200   -3.62787000</w:t>
      </w:r>
    </w:p>
    <w:p w14:paraId="3FDA7C35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2.69389500    0.91158600   -5.13927400</w:t>
      </w:r>
    </w:p>
    <w:p w14:paraId="3BDBE46E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1.18233000   -1.54180600    0.60185400</w:t>
      </w:r>
    </w:p>
    <w:p w14:paraId="7DD72E5E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2.32300400   -1.57808200    1.39889800</w:t>
      </w:r>
    </w:p>
    <w:p w14:paraId="431AC741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0.57084300   -2.74333100    0.24736200</w:t>
      </w:r>
    </w:p>
    <w:p w14:paraId="755AF33C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2.84494400   -2.79028600    1.82252200</w:t>
      </w:r>
    </w:p>
    <w:p w14:paraId="3D3230D8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2.80207200   -0.65599900    1.69345300</w:t>
      </w:r>
    </w:p>
    <w:p w14:paraId="4988A59C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1.09902200   -3.95391200    0.66176300</w:t>
      </w:r>
    </w:p>
    <w:p w14:paraId="1A463508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0.32798700   -2.72993000   -0.35400200</w:t>
      </w:r>
    </w:p>
    <w:p w14:paraId="126D21D7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2.23729300   -3.97909800    1.45248200</w:t>
      </w:r>
    </w:p>
    <w:p w14:paraId="7FB7F5D7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3.72900600   -2.80444100    2.44343700</w:t>
      </w:r>
    </w:p>
    <w:p w14:paraId="4F5F36E9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0.61531400   -4.87672800    0.37673800</w:t>
      </w:r>
    </w:p>
    <w:p w14:paraId="12CA6196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2.64522400   -4.92252100    1.78486100</w:t>
      </w:r>
    </w:p>
    <w:p w14:paraId="790E8244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1.19107500    1.28969400    1.03529300</w:t>
      </w:r>
    </w:p>
    <w:p w14:paraId="3CA8758C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0.58003300    1.58798200    2.25221200</w:t>
      </w:r>
    </w:p>
    <w:p w14:paraId="25B245AA" w14:textId="77777777" w:rsidR="00AD466B" w:rsidRPr="00127CCA" w:rsidRDefault="00AD466B" w:rsidP="003749C1">
      <w:pPr>
        <w:spacing w:after="0" w:line="360" w:lineRule="auto"/>
        <w:jc w:val="both"/>
      </w:pPr>
      <w:r w:rsidRPr="00127CCA">
        <w:lastRenderedPageBreak/>
        <w:t xml:space="preserve"> C                 -2.33810400    1.98891400    0.67033900</w:t>
      </w:r>
    </w:p>
    <w:p w14:paraId="43276160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1.11479400    2.54738000    3.09471000</w:t>
      </w:r>
    </w:p>
    <w:p w14:paraId="58CF78D0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0.32357900    1.06777800    2.53959100</w:t>
      </w:r>
    </w:p>
    <w:p w14:paraId="2A5AB4B5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2.86667300    2.95718600    1.50961400</w:t>
      </w:r>
    </w:p>
    <w:p w14:paraId="74D341DE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2.81696700    1.77958100   -0.27485000</w:t>
      </w:r>
    </w:p>
    <w:p w14:paraId="6792D1BD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-2.25937300    3.23553500    2.72333400</w:t>
      </w:r>
    </w:p>
    <w:p w14:paraId="068535AD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0.63135000    2.76550300    4.03572500</w:t>
      </w:r>
    </w:p>
    <w:p w14:paraId="3F68E48C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3.75562000    3.49489200    1.21306000</w:t>
      </w:r>
    </w:p>
    <w:p w14:paraId="36149944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-2.67247100    3.99142600    3.37518500</w:t>
      </w:r>
    </w:p>
    <w:p w14:paraId="4F488757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H                  2.27110400    0.00781200   -0.00662100</w:t>
      </w:r>
    </w:p>
    <w:p w14:paraId="2C7CF2F1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                  3.35649300    0.00652300   -0.00671000</w:t>
      </w:r>
    </w:p>
    <w:p w14:paraId="5080D553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l                 3.89281100    0.23190200    1.65445500</w:t>
      </w:r>
    </w:p>
    <w:p w14:paraId="7984BFD1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l                 3.89044900   -1.54587900   -0.64150300</w:t>
      </w:r>
    </w:p>
    <w:p w14:paraId="74BFBFFD" w14:textId="77777777" w:rsidR="00AD466B" w:rsidRPr="00127CCA" w:rsidRDefault="00AD466B" w:rsidP="003749C1">
      <w:pPr>
        <w:spacing w:after="0" w:line="360" w:lineRule="auto"/>
        <w:jc w:val="both"/>
      </w:pPr>
      <w:r w:rsidRPr="00127CCA">
        <w:t xml:space="preserve"> Cl                 3.89406500    1.33138700   -1.03309600</w:t>
      </w:r>
    </w:p>
    <w:p w14:paraId="1ED364A1" w14:textId="017C3F4B" w:rsidR="00AD466B" w:rsidRPr="00127CCA" w:rsidRDefault="00AD466B" w:rsidP="003749C1">
      <w:pPr>
        <w:spacing w:after="0" w:line="360" w:lineRule="auto"/>
        <w:jc w:val="both"/>
      </w:pPr>
    </w:p>
    <w:p w14:paraId="1694D1A0" w14:textId="77777777" w:rsidR="00AC23CC" w:rsidRPr="00127CCA" w:rsidRDefault="00AC23CC" w:rsidP="003749C1">
      <w:pPr>
        <w:spacing w:after="0" w:line="360" w:lineRule="auto"/>
        <w:jc w:val="both"/>
      </w:pPr>
    </w:p>
    <w:p w14:paraId="2AE7077F" w14:textId="5BB724BE" w:rsidR="00034485" w:rsidRPr="00127CCA" w:rsidRDefault="003749C1" w:rsidP="000C601C">
      <w:pPr>
        <w:pStyle w:val="Titolo1"/>
      </w:pPr>
      <w:bookmarkStart w:id="5" w:name="_Toc152748033"/>
      <w:r w:rsidRPr="00127CCA">
        <w:t>6. Local references</w:t>
      </w:r>
      <w:bookmarkEnd w:id="5"/>
    </w:p>
    <w:p w14:paraId="5DA914B7" w14:textId="137C637B" w:rsidR="009A1B72" w:rsidRPr="00127CCA" w:rsidRDefault="00034485" w:rsidP="009A1B7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</w:rPr>
      </w:pPr>
      <w:r w:rsidRPr="00127CCA">
        <w:fldChar w:fldCharType="begin" w:fldLock="1"/>
      </w:r>
      <w:r w:rsidRPr="00127CCA">
        <w:instrText xml:space="preserve">ADDIN Mendeley Bibliography CSL_BIBLIOGRAPHY </w:instrText>
      </w:r>
      <w:r w:rsidRPr="00127CCA">
        <w:fldChar w:fldCharType="separate"/>
      </w:r>
      <w:r w:rsidR="009A1B72" w:rsidRPr="00127CCA">
        <w:rPr>
          <w:noProof/>
        </w:rPr>
        <w:t xml:space="preserve">(1) </w:t>
      </w:r>
      <w:r w:rsidR="009A1B72" w:rsidRPr="00127CCA">
        <w:rPr>
          <w:noProof/>
        </w:rPr>
        <w:tab/>
        <w:t>Maryasin, B.</w:t>
      </w:r>
      <w:r w:rsidR="000C601C">
        <w:rPr>
          <w:noProof/>
        </w:rPr>
        <w:t xml:space="preserve"> and</w:t>
      </w:r>
      <w:r w:rsidR="009A1B72" w:rsidRPr="00127CCA">
        <w:rPr>
          <w:noProof/>
        </w:rPr>
        <w:t xml:space="preserve"> Zipse, H. </w:t>
      </w:r>
      <w:r w:rsidR="009A1B72" w:rsidRPr="00127CCA">
        <w:rPr>
          <w:i/>
          <w:iCs/>
          <w:noProof/>
        </w:rPr>
        <w:t>Phys. Chem. Chem. Phys.</w:t>
      </w:r>
      <w:r w:rsidR="009A1B72" w:rsidRPr="00127CCA">
        <w:rPr>
          <w:noProof/>
        </w:rPr>
        <w:t xml:space="preserve"> </w:t>
      </w:r>
      <w:r w:rsidR="009A1B72" w:rsidRPr="00127CCA">
        <w:rPr>
          <w:b/>
          <w:bCs/>
          <w:noProof/>
        </w:rPr>
        <w:t>2011</w:t>
      </w:r>
      <w:r w:rsidR="009A1B72" w:rsidRPr="00127CCA">
        <w:rPr>
          <w:noProof/>
        </w:rPr>
        <w:t xml:space="preserve">, </w:t>
      </w:r>
      <w:r w:rsidR="009A1B72" w:rsidRPr="00127CCA">
        <w:rPr>
          <w:i/>
          <w:iCs/>
          <w:noProof/>
        </w:rPr>
        <w:t>13</w:t>
      </w:r>
      <w:r w:rsidR="009A1B72" w:rsidRPr="00127CCA">
        <w:rPr>
          <w:noProof/>
        </w:rPr>
        <w:t xml:space="preserve">, 5150–5158. </w:t>
      </w:r>
    </w:p>
    <w:p w14:paraId="27F938CC" w14:textId="26012C58" w:rsidR="00034485" w:rsidRDefault="00034485" w:rsidP="003749C1">
      <w:pPr>
        <w:spacing w:after="0" w:line="360" w:lineRule="auto"/>
        <w:jc w:val="both"/>
      </w:pPr>
      <w:r w:rsidRPr="00127CCA">
        <w:fldChar w:fldCharType="end"/>
      </w:r>
    </w:p>
    <w:p w14:paraId="160EF5F7" w14:textId="77777777" w:rsidR="000C601C" w:rsidRPr="003749C1" w:rsidRDefault="000C601C" w:rsidP="003749C1">
      <w:pPr>
        <w:spacing w:after="0" w:line="360" w:lineRule="auto"/>
        <w:jc w:val="both"/>
      </w:pPr>
    </w:p>
    <w:sectPr w:rsidR="000C601C" w:rsidRPr="003749C1" w:rsidSect="00C2311B">
      <w:footerReference w:type="default" r:id="rId19"/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0BAA3AB" w14:textId="77777777" w:rsidR="00BA5C3E" w:rsidRDefault="00BA5C3E">
      <w:pPr>
        <w:spacing w:after="0" w:line="240" w:lineRule="auto"/>
      </w:pPr>
      <w:r>
        <w:separator/>
      </w:r>
    </w:p>
  </w:endnote>
  <w:endnote w:type="continuationSeparator" w:id="0">
    <w:p w14:paraId="56A3EED1" w14:textId="77777777" w:rsidR="00BA5C3E" w:rsidRDefault="00BA5C3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D6E4454" w14:textId="4586DACE" w:rsidR="00E157B4" w:rsidRDefault="00E157B4">
    <w:pPr>
      <w:pStyle w:val="Pidipagina"/>
      <w:jc w:val="center"/>
    </w:pPr>
    <w:r>
      <w:t>S</w:t>
    </w:r>
    <w:sdt>
      <w:sdtPr>
        <w:id w:val="-1690432853"/>
        <w:docPartObj>
          <w:docPartGallery w:val="Page Numbers (Bottom of Page)"/>
          <w:docPartUnique/>
        </w:docPartObj>
      </w:sdtPr>
      <w:sdtContent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it-IT"/>
          </w:rPr>
          <w:t>2</w:t>
        </w:r>
        <w:r>
          <w:fldChar w:fldCharType="end"/>
        </w:r>
      </w:sdtContent>
    </w:sdt>
  </w:p>
  <w:p w14:paraId="7BAD5EFB" w14:textId="77777777" w:rsidR="00E157B4" w:rsidRDefault="00E157B4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C2C406E" w14:textId="77777777" w:rsidR="00BA5C3E" w:rsidRDefault="00BA5C3E">
      <w:pPr>
        <w:spacing w:after="0" w:line="240" w:lineRule="auto"/>
      </w:pPr>
      <w:r>
        <w:separator/>
      </w:r>
    </w:p>
  </w:footnote>
  <w:footnote w:type="continuationSeparator" w:id="0">
    <w:p w14:paraId="3DD398BA" w14:textId="77777777" w:rsidR="00BA5C3E" w:rsidRDefault="00BA5C3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F7F20FB"/>
    <w:multiLevelType w:val="hybridMultilevel"/>
    <w:tmpl w:val="0DA01640"/>
    <w:lvl w:ilvl="0" w:tplc="E926061E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B1D5939"/>
    <w:multiLevelType w:val="hybridMultilevel"/>
    <w:tmpl w:val="E9806930"/>
    <w:lvl w:ilvl="0" w:tplc="559A6A8C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05135041">
    <w:abstractNumId w:val="1"/>
  </w:num>
  <w:num w:numId="2" w16cid:durableId="194904225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hyphenationZone w:val="283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756AA"/>
    <w:rsid w:val="0002255B"/>
    <w:rsid w:val="00027604"/>
    <w:rsid w:val="00034485"/>
    <w:rsid w:val="000555C5"/>
    <w:rsid w:val="00056158"/>
    <w:rsid w:val="000C3BCB"/>
    <w:rsid w:val="000C601C"/>
    <w:rsid w:val="000D1871"/>
    <w:rsid w:val="000D6A33"/>
    <w:rsid w:val="00107431"/>
    <w:rsid w:val="00120505"/>
    <w:rsid w:val="00127CCA"/>
    <w:rsid w:val="001311A6"/>
    <w:rsid w:val="0013530D"/>
    <w:rsid w:val="00185F20"/>
    <w:rsid w:val="001937F0"/>
    <w:rsid w:val="001B376C"/>
    <w:rsid w:val="0024386A"/>
    <w:rsid w:val="002C3578"/>
    <w:rsid w:val="00362FFA"/>
    <w:rsid w:val="003749C1"/>
    <w:rsid w:val="00382FAB"/>
    <w:rsid w:val="00385963"/>
    <w:rsid w:val="003C1F6A"/>
    <w:rsid w:val="003D2D5A"/>
    <w:rsid w:val="003E1F2D"/>
    <w:rsid w:val="004408E5"/>
    <w:rsid w:val="00465EDF"/>
    <w:rsid w:val="004709AB"/>
    <w:rsid w:val="00484869"/>
    <w:rsid w:val="004C0C78"/>
    <w:rsid w:val="004F6E5A"/>
    <w:rsid w:val="005221B7"/>
    <w:rsid w:val="0052613C"/>
    <w:rsid w:val="0053601C"/>
    <w:rsid w:val="00543229"/>
    <w:rsid w:val="00553258"/>
    <w:rsid w:val="00553CCC"/>
    <w:rsid w:val="005558FF"/>
    <w:rsid w:val="00560A6C"/>
    <w:rsid w:val="0057568F"/>
    <w:rsid w:val="00597D5B"/>
    <w:rsid w:val="005A03B9"/>
    <w:rsid w:val="005B69B0"/>
    <w:rsid w:val="005F1AAF"/>
    <w:rsid w:val="0065770D"/>
    <w:rsid w:val="0066031B"/>
    <w:rsid w:val="007258EA"/>
    <w:rsid w:val="00740D8A"/>
    <w:rsid w:val="00765434"/>
    <w:rsid w:val="00797719"/>
    <w:rsid w:val="007B1D6F"/>
    <w:rsid w:val="008409E5"/>
    <w:rsid w:val="008608D2"/>
    <w:rsid w:val="00875780"/>
    <w:rsid w:val="008D4FB6"/>
    <w:rsid w:val="009424F5"/>
    <w:rsid w:val="009445AB"/>
    <w:rsid w:val="00970E14"/>
    <w:rsid w:val="00974908"/>
    <w:rsid w:val="009908E0"/>
    <w:rsid w:val="009A1B72"/>
    <w:rsid w:val="009D0E96"/>
    <w:rsid w:val="009D11AD"/>
    <w:rsid w:val="009D4D38"/>
    <w:rsid w:val="009D641A"/>
    <w:rsid w:val="00A1433F"/>
    <w:rsid w:val="00A3180B"/>
    <w:rsid w:val="00A55FDF"/>
    <w:rsid w:val="00A629C4"/>
    <w:rsid w:val="00A86D65"/>
    <w:rsid w:val="00A97070"/>
    <w:rsid w:val="00AC23CC"/>
    <w:rsid w:val="00AD466B"/>
    <w:rsid w:val="00AF1615"/>
    <w:rsid w:val="00B440DD"/>
    <w:rsid w:val="00B54871"/>
    <w:rsid w:val="00B87E8A"/>
    <w:rsid w:val="00BA4D37"/>
    <w:rsid w:val="00BA5C3E"/>
    <w:rsid w:val="00BB62EB"/>
    <w:rsid w:val="00BC4FD6"/>
    <w:rsid w:val="00BF1E74"/>
    <w:rsid w:val="00C13756"/>
    <w:rsid w:val="00C2311B"/>
    <w:rsid w:val="00C260AE"/>
    <w:rsid w:val="00C6117D"/>
    <w:rsid w:val="00C65EA4"/>
    <w:rsid w:val="00C66A06"/>
    <w:rsid w:val="00C77C88"/>
    <w:rsid w:val="00CD1298"/>
    <w:rsid w:val="00CE3E7E"/>
    <w:rsid w:val="00CE6EC0"/>
    <w:rsid w:val="00CE79CD"/>
    <w:rsid w:val="00D6449A"/>
    <w:rsid w:val="00DB2EAA"/>
    <w:rsid w:val="00E03EFD"/>
    <w:rsid w:val="00E13590"/>
    <w:rsid w:val="00E157B4"/>
    <w:rsid w:val="00E254F9"/>
    <w:rsid w:val="00E454B4"/>
    <w:rsid w:val="00E46EA1"/>
    <w:rsid w:val="00E538EB"/>
    <w:rsid w:val="00E579E4"/>
    <w:rsid w:val="00E834C2"/>
    <w:rsid w:val="00E834C4"/>
    <w:rsid w:val="00EA52F7"/>
    <w:rsid w:val="00EE48C9"/>
    <w:rsid w:val="00EF0DFE"/>
    <w:rsid w:val="00EF4445"/>
    <w:rsid w:val="00F11A57"/>
    <w:rsid w:val="00F642D3"/>
    <w:rsid w:val="00F756AA"/>
    <w:rsid w:val="00F921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6C8D41A"/>
  <w15:chartTrackingRefBased/>
  <w15:docId w15:val="{F6F7DDE9-4612-489D-9820-13911C94F8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="Times New Roman"/>
        <w:sz w:val="24"/>
        <w:szCs w:val="24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F756AA"/>
  </w:style>
  <w:style w:type="paragraph" w:styleId="Titolo1">
    <w:name w:val="heading 1"/>
    <w:basedOn w:val="Normale"/>
    <w:next w:val="Normale"/>
    <w:link w:val="Titolo1Carattere"/>
    <w:uiPriority w:val="9"/>
    <w:qFormat/>
    <w:rsid w:val="000C601C"/>
    <w:pPr>
      <w:spacing w:after="0" w:line="360" w:lineRule="auto"/>
      <w:jc w:val="both"/>
      <w:outlineLvl w:val="0"/>
    </w:pPr>
    <w:rPr>
      <w:b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aragrafoelenco">
    <w:name w:val="List Paragraph"/>
    <w:basedOn w:val="Normale"/>
    <w:uiPriority w:val="34"/>
    <w:qFormat/>
    <w:rsid w:val="00F756AA"/>
    <w:pPr>
      <w:ind w:left="720"/>
      <w:contextualSpacing/>
    </w:pPr>
  </w:style>
  <w:style w:type="paragraph" w:styleId="Didascalia">
    <w:name w:val="caption"/>
    <w:basedOn w:val="Normale"/>
    <w:next w:val="Normale"/>
    <w:uiPriority w:val="35"/>
    <w:unhideWhenUsed/>
    <w:qFormat/>
    <w:rsid w:val="00F756A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Grigliatabella">
    <w:name w:val="Table Grid"/>
    <w:basedOn w:val="Tabellanormale"/>
    <w:uiPriority w:val="39"/>
    <w:rsid w:val="00F756A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imandocommento">
    <w:name w:val="annotation reference"/>
    <w:basedOn w:val="Carpredefinitoparagrafo"/>
    <w:uiPriority w:val="99"/>
    <w:semiHidden/>
    <w:unhideWhenUsed/>
    <w:rsid w:val="00F756AA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F756AA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F756AA"/>
    <w:rPr>
      <w:sz w:val="20"/>
      <w:szCs w:val="20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F756A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F756AA"/>
    <w:rPr>
      <w:rFonts w:ascii="Segoe UI" w:hAnsi="Segoe UI" w:cs="Segoe UI"/>
      <w:sz w:val="18"/>
      <w:szCs w:val="18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F756AA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F756AA"/>
    <w:rPr>
      <w:b/>
      <w:bCs/>
      <w:sz w:val="20"/>
      <w:szCs w:val="20"/>
    </w:rPr>
  </w:style>
  <w:style w:type="paragraph" w:styleId="Intestazione">
    <w:name w:val="header"/>
    <w:basedOn w:val="Normale"/>
    <w:link w:val="IntestazioneCarattere"/>
    <w:uiPriority w:val="99"/>
    <w:unhideWhenUsed/>
    <w:rsid w:val="004709AB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4709AB"/>
  </w:style>
  <w:style w:type="paragraph" w:styleId="Pidipagina">
    <w:name w:val="footer"/>
    <w:basedOn w:val="Normale"/>
    <w:link w:val="PidipaginaCarattere"/>
    <w:uiPriority w:val="99"/>
    <w:unhideWhenUsed/>
    <w:rsid w:val="004709AB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4709AB"/>
  </w:style>
  <w:style w:type="character" w:customStyle="1" w:styleId="Titolo1Carattere">
    <w:name w:val="Titolo 1 Carattere"/>
    <w:basedOn w:val="Carpredefinitoparagrafo"/>
    <w:link w:val="Titolo1"/>
    <w:uiPriority w:val="9"/>
    <w:rsid w:val="000C601C"/>
    <w:rPr>
      <w:b/>
    </w:rPr>
  </w:style>
  <w:style w:type="paragraph" w:styleId="Titolosommario">
    <w:name w:val="TOC Heading"/>
    <w:basedOn w:val="Titolo1"/>
    <w:next w:val="Normale"/>
    <w:uiPriority w:val="39"/>
    <w:unhideWhenUsed/>
    <w:qFormat/>
    <w:rsid w:val="000C601C"/>
    <w:pPr>
      <w:keepNext/>
      <w:keepLines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 w:val="32"/>
      <w:szCs w:val="32"/>
      <w:lang w:eastAsia="en-GB"/>
    </w:rPr>
  </w:style>
  <w:style w:type="paragraph" w:styleId="Sommario1">
    <w:name w:val="toc 1"/>
    <w:basedOn w:val="Normale"/>
    <w:next w:val="Normale"/>
    <w:autoRedefine/>
    <w:uiPriority w:val="39"/>
    <w:unhideWhenUsed/>
    <w:rsid w:val="000C601C"/>
    <w:pPr>
      <w:spacing w:after="100"/>
    </w:pPr>
  </w:style>
  <w:style w:type="character" w:styleId="Collegamentoipertestuale">
    <w:name w:val="Hyperlink"/>
    <w:basedOn w:val="Carpredefinitoparagrafo"/>
    <w:uiPriority w:val="99"/>
    <w:unhideWhenUsed/>
    <w:rsid w:val="000C601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9747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0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0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99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8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8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8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5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79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80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80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94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20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45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2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927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39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982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290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21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079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01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103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1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67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38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83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78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6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62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17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797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34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7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82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35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952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0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863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04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37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78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02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290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8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3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25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76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93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272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45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72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651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31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8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45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65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42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16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13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866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58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09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350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59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486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0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8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83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82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41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11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85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39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31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31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E719B25-7A4E-40C6-93AE-A82EEA1EB8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3063</Words>
  <Characters>17465</Characters>
  <Application>Microsoft Office Word</Application>
  <DocSecurity>0</DocSecurity>
  <Lines>145</Lines>
  <Paragraphs>40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esco Calcagno</dc:creator>
  <cp:keywords/>
  <dc:description/>
  <cp:lastModifiedBy>Anna Maugeri</cp:lastModifiedBy>
  <cp:revision>2</cp:revision>
  <dcterms:created xsi:type="dcterms:W3CDTF">2024-10-08T13:00:00Z</dcterms:created>
  <dcterms:modified xsi:type="dcterms:W3CDTF">2024-10-08T13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4d0568c-8447-32d8-94c9-c67ffb946200</vt:lpwstr>
  </property>
  <property fmtid="{D5CDD505-2E9C-101B-9397-08002B2CF9AE}" pid="4" name="Mendeley Citation Style_1">
    <vt:lpwstr>http://www.zotero.org/styles/acs-catalysis</vt:lpwstr>
  </property>
  <property fmtid="{D5CDD505-2E9C-101B-9397-08002B2CF9AE}" pid="5" name="Mendeley Recent Style Id 0_1">
    <vt:lpwstr>http://www.zotero.org/styles/acs-catalysis</vt:lpwstr>
  </property>
  <property fmtid="{D5CDD505-2E9C-101B-9397-08002B2CF9AE}" pid="6" name="Mendeley Recent Style Name 0_1">
    <vt:lpwstr>ACS Catalysis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